
<file path=[Content_Types].xml><?xml version="1.0" encoding="utf-8"?>
<Types xmlns="http://schemas.openxmlformats.org/package/2006/content-types">
  <Default Extension="rels" ContentType="application/vnd.openxmlformats-package.relationships+xml"/>
  <Default Extension="tmp" ContentType="image/png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391E7B" w14:textId="30446F13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Name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Journal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World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Journal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Gastrointestinal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Surgery</w:t>
      </w:r>
    </w:p>
    <w:p w14:paraId="4C53163F" w14:textId="1CF660B7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Manuscript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NO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1947</w:t>
      </w:r>
    </w:p>
    <w:p w14:paraId="2A894641" w14:textId="4D0D66FA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Manuscript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Type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</w:p>
    <w:p w14:paraId="6F58FD82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44025285" w14:textId="7100D7FF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vs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treatment: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="00EF2802" w:rsidRPr="00D4619C">
        <w:rPr>
          <w:rFonts w:ascii="Book Antiqua" w:hAnsi="Book Antiqua" w:cs="Book Antiqua"/>
          <w:b/>
          <w:bCs/>
          <w:iCs/>
          <w:color w:val="000000"/>
          <w:lang w:eastAsia="zh-CN"/>
        </w:rPr>
        <w:t>A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systematic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review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b/>
          <w:bCs/>
          <w:iCs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analysis</w:t>
      </w:r>
    </w:p>
    <w:p w14:paraId="2824A08B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202FC160" w14:textId="494F0E59" w:rsidR="00A77B3E" w:rsidRPr="00D4619C" w:rsidRDefault="00E1156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Weng</w:t>
      </w:r>
      <w:r w:rsidRPr="00D4619C">
        <w:rPr>
          <w:rFonts w:ascii="Book Antiqua" w:hAnsi="Book Antiqua" w:cs="Book Antiqua"/>
          <w:color w:val="000000"/>
          <w:lang w:eastAsia="zh-CN"/>
        </w:rPr>
        <w:t xml:space="preserve"> CY </w:t>
      </w:r>
      <w:r w:rsidRPr="00D4619C">
        <w:rPr>
          <w:rFonts w:ascii="Book Antiqua" w:hAnsi="Book Antiqua" w:cs="Book Antiqua"/>
          <w:i/>
          <w:color w:val="000000"/>
          <w:lang w:eastAsia="zh-CN"/>
        </w:rPr>
        <w:t>et al</w:t>
      </w:r>
      <w:r w:rsidRPr="00D4619C">
        <w:rPr>
          <w:rFonts w:ascii="Book Antiqua" w:hAnsi="Book Antiqua" w:cs="Book Antiqua"/>
          <w:color w:val="000000"/>
          <w:lang w:eastAsia="zh-CN"/>
        </w:rPr>
        <w:t>. P</w:t>
      </w:r>
      <w:r w:rsidR="00BD37F9" w:rsidRPr="00D4619C">
        <w:rPr>
          <w:rFonts w:ascii="Book Antiqua" w:eastAsia="Book Antiqua" w:hAnsi="Book Antiqua" w:cs="Book Antiqua"/>
          <w:color w:val="000000"/>
        </w:rPr>
        <w:t>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myotomy</w:t>
      </w:r>
    </w:p>
    <w:p w14:paraId="631A4149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01477D51" w14:textId="4820C5CF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Chun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Y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n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eng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="00E11569" w:rsidRPr="00D4619C">
        <w:rPr>
          <w:rFonts w:ascii="Book Antiqua" w:hAnsi="Book Antiqua" w:cs="Book Antiqua"/>
          <w:color w:val="000000"/>
          <w:lang w:eastAsia="zh-CN"/>
        </w:rPr>
        <w:t>H</w:t>
      </w:r>
      <w:r w:rsidRPr="00D4619C">
        <w:rPr>
          <w:rFonts w:ascii="Book Antiqua" w:eastAsia="Book Antiqua" w:hAnsi="Book Antiqua" w:cs="Book Antiqua"/>
          <w:color w:val="000000"/>
        </w:rPr>
        <w:t>a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ng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="00E11569" w:rsidRPr="00D4619C">
        <w:rPr>
          <w:rFonts w:ascii="Book Antiqua" w:hAnsi="Book Antiqua" w:cs="Book Antiqua"/>
          <w:color w:val="000000"/>
          <w:lang w:eastAsia="zh-CN"/>
        </w:rPr>
        <w:t>Y</w:t>
      </w:r>
      <w:r w:rsidRPr="00D4619C">
        <w:rPr>
          <w:rFonts w:ascii="Book Antiqua" w:eastAsia="Book Antiqua" w:hAnsi="Book Antiqua" w:cs="Book Antiqua"/>
          <w:color w:val="000000"/>
        </w:rPr>
        <w:t>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huan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ing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L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Xu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yu</w:t>
      </w:r>
    </w:p>
    <w:p w14:paraId="2E9F4034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2E6ED213" w14:textId="4B7A9ED9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Chun</w:t>
      </w:r>
      <w:r w:rsidR="001549F2" w:rsidRPr="00D4619C">
        <w:rPr>
          <w:rFonts w:ascii="Book Antiqua" w:eastAsia="Book Antiqua" w:hAnsi="Book Antiqua" w:cs="Book Antiqua"/>
          <w:b/>
          <w:bCs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Yan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Weng,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par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enterolog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e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heji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n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iversit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ngzho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1005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 xml:space="preserve">Zhejiang Province, </w:t>
      </w:r>
      <w:r w:rsidRPr="00D4619C">
        <w:rPr>
          <w:rFonts w:ascii="Book Antiqua" w:eastAsia="Book Antiqua" w:hAnsi="Book Antiqua" w:cs="Book Antiqua"/>
          <w:color w:val="000000"/>
        </w:rPr>
        <w:t>China</w:t>
      </w:r>
    </w:p>
    <w:p w14:paraId="6C7DF74F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37857012" w14:textId="62342FA5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Cheng</w:t>
      </w:r>
      <w:r w:rsidR="001549F2" w:rsidRPr="00D4619C">
        <w:rPr>
          <w:rFonts w:ascii="Book Antiqua" w:eastAsia="Book Antiqua" w:hAnsi="Book Antiqua" w:cs="Book Antiqua"/>
          <w:b/>
          <w:bCs/>
          <w:color w:val="000000"/>
        </w:rPr>
        <w:t>-</w:t>
      </w:r>
      <w:r w:rsidR="00DF670B" w:rsidRPr="00D4619C">
        <w:rPr>
          <w:rFonts w:ascii="Book Antiqua" w:hAnsi="Book Antiqua" w:cs="Book Antiqua"/>
          <w:b/>
          <w:bCs/>
          <w:color w:val="000000"/>
          <w:lang w:eastAsia="zh-CN"/>
        </w:rPr>
        <w:t>H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ai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He,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F670B" w:rsidRPr="00D4619C">
        <w:rPr>
          <w:rFonts w:ascii="Book Antiqua" w:eastAsia="Book Antiqua" w:hAnsi="Book Antiqua" w:cs="Book Antiqua"/>
          <w:color w:val="000000"/>
        </w:rPr>
        <w:t xml:space="preserve">Department of </w:t>
      </w:r>
      <w:r w:rsidRPr="00D4619C">
        <w:rPr>
          <w:rFonts w:ascii="Book Antiqua" w:eastAsia="Book Antiqua" w:hAnsi="Book Antiqua" w:cs="Book Antiqua"/>
          <w:color w:val="000000"/>
        </w:rPr>
        <w:t>Gastroenterolog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fili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ospi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ngzho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rm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iversit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ngzho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10006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 xml:space="preserve">Zhejiang Province, </w:t>
      </w:r>
      <w:r w:rsidRPr="00D4619C">
        <w:rPr>
          <w:rFonts w:ascii="Book Antiqua" w:eastAsia="Book Antiqua" w:hAnsi="Book Antiqua" w:cs="Book Antiqua"/>
          <w:color w:val="000000"/>
        </w:rPr>
        <w:t>China</w:t>
      </w:r>
    </w:p>
    <w:p w14:paraId="15294705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6B96548B" w14:textId="436AFD7C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Ming</w:t>
      </w:r>
      <w:r w:rsidR="001549F2" w:rsidRPr="00D4619C">
        <w:rPr>
          <w:rFonts w:ascii="Book Antiqua" w:eastAsia="Book Antiqua" w:hAnsi="Book Antiqua" w:cs="Book Antiqua"/>
          <w:b/>
          <w:bCs/>
          <w:color w:val="000000"/>
        </w:rPr>
        <w:t>-</w:t>
      </w:r>
      <w:r w:rsidR="00DF670B" w:rsidRPr="00D4619C">
        <w:rPr>
          <w:rFonts w:ascii="Book Antiqua" w:hAnsi="Book Antiqua" w:cs="Book Antiqua"/>
          <w:b/>
          <w:bCs/>
          <w:color w:val="000000"/>
          <w:lang w:eastAsia="zh-CN"/>
        </w:rPr>
        <w:t>Y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ang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Zhuang,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ter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ci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n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cin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e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heji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n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iversit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ngzho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1005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 xml:space="preserve">Zhejiang Province, </w:t>
      </w:r>
      <w:r w:rsidRPr="00D4619C">
        <w:rPr>
          <w:rFonts w:ascii="Book Antiqua" w:eastAsia="Book Antiqua" w:hAnsi="Book Antiqua" w:cs="Book Antiqua"/>
          <w:color w:val="000000"/>
        </w:rPr>
        <w:t>China</w:t>
      </w:r>
    </w:p>
    <w:p w14:paraId="01364E83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1B6EAE5D" w14:textId="4FCEAD6A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Jing</w:t>
      </w:r>
      <w:r w:rsidR="001549F2" w:rsidRPr="00D4619C">
        <w:rPr>
          <w:rFonts w:ascii="Book Antiqua" w:eastAsia="Book Antiqua" w:hAnsi="Book Antiqua" w:cs="Book Antiqua"/>
          <w:b/>
          <w:bCs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Li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Xu,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par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>S</w:t>
      </w:r>
      <w:r w:rsidRPr="00D4619C">
        <w:rPr>
          <w:rFonts w:ascii="Book Antiqua" w:eastAsia="Book Antiqua" w:hAnsi="Book Antiqua" w:cs="Book Antiqua"/>
          <w:color w:val="000000"/>
        </w:rPr>
        <w:t>urge</w:t>
      </w:r>
      <w:r w:rsidR="008A4C95">
        <w:rPr>
          <w:rFonts w:ascii="Book Antiqua" w:eastAsia="Book Antiqua" w:hAnsi="Book Antiqua" w:cs="Book Antiqua"/>
          <w:color w:val="000000"/>
        </w:rPr>
        <w:t>r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e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heji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n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iversit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ngzho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1005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 xml:space="preserve">Zhejiang Province, </w:t>
      </w:r>
      <w:r w:rsidRPr="00D4619C">
        <w:rPr>
          <w:rFonts w:ascii="Book Antiqua" w:eastAsia="Book Antiqua" w:hAnsi="Book Antiqua" w:cs="Book Antiqua"/>
          <w:color w:val="000000"/>
        </w:rPr>
        <w:t>China</w:t>
      </w:r>
    </w:p>
    <w:p w14:paraId="0023F72A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7ECDA8E9" w14:textId="71362FED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Bin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Lyu,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par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enterolog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fili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ospi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heji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n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ci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iversit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ngzho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10006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 xml:space="preserve">Zhejiang Province, </w:t>
      </w:r>
      <w:r w:rsidRPr="00D4619C">
        <w:rPr>
          <w:rFonts w:ascii="Book Antiqua" w:eastAsia="Book Antiqua" w:hAnsi="Book Antiqua" w:cs="Book Antiqua"/>
          <w:color w:val="000000"/>
        </w:rPr>
        <w:t>China</w:t>
      </w:r>
    </w:p>
    <w:p w14:paraId="32D5E001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51FF5F74" w14:textId="5AEDCAA8" w:rsidR="00A77B3E" w:rsidRPr="00D4619C" w:rsidRDefault="00BD37F9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D6EF4" w:rsidRPr="00D4619C">
        <w:rPr>
          <w:rFonts w:ascii="Book Antiqua" w:eastAsia="Book Antiqua" w:hAnsi="Book Antiqua" w:cs="Book Antiqua"/>
          <w:color w:val="000000"/>
        </w:rPr>
        <w:t xml:space="preserve">Weng </w:t>
      </w:r>
      <w:r w:rsidRPr="00D4619C">
        <w:rPr>
          <w:rFonts w:ascii="Book Antiqua" w:eastAsia="Book Antiqua" w:hAnsi="Book Antiqua" w:cs="Book Antiqua"/>
          <w:color w:val="000000"/>
        </w:rPr>
        <w:t>C</w:t>
      </w:r>
      <w:r w:rsidR="00975E9B" w:rsidRPr="00D4619C">
        <w:rPr>
          <w:rFonts w:ascii="Book Antiqua" w:eastAsia="Book Antiqua" w:hAnsi="Book Antiqua" w:cs="Book Antiqua"/>
          <w:color w:val="000000"/>
        </w:rPr>
        <w:t>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9D6EF4" w:rsidRPr="00D4619C">
        <w:rPr>
          <w:rFonts w:ascii="Book Antiqua" w:eastAsia="Book Antiqua" w:hAnsi="Book Antiqua" w:cs="Book Antiqua"/>
          <w:color w:val="000000"/>
        </w:rPr>
        <w:t xml:space="preserve">He </w:t>
      </w:r>
      <w:r w:rsidRPr="00D4619C">
        <w:rPr>
          <w:rFonts w:ascii="Book Antiqua" w:eastAsia="Book Antiqua" w:hAnsi="Book Antiqua" w:cs="Book Antiqua"/>
          <w:color w:val="000000"/>
        </w:rPr>
        <w:t>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ec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ta</w:t>
      </w:r>
      <w:r w:rsidR="00E626E2" w:rsidRPr="00D4619C">
        <w:rPr>
          <w:rFonts w:ascii="Book Antiqua" w:hAnsi="Book Antiqua" w:cs="Book Antiqua"/>
          <w:color w:val="000000"/>
          <w:lang w:eastAsia="zh-CN"/>
        </w:rPr>
        <w:t>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975E9B" w:rsidRPr="00D4619C">
        <w:rPr>
          <w:rFonts w:ascii="Book Antiqua" w:eastAsia="Book Antiqua" w:hAnsi="Book Antiqua" w:cs="Book Antiqua"/>
          <w:color w:val="000000"/>
        </w:rPr>
        <w:t xml:space="preserve">Zhuang </w:t>
      </w:r>
      <w:r w:rsidRPr="00D4619C">
        <w:rPr>
          <w:rFonts w:ascii="Book Antiqua" w:eastAsia="Book Antiqua" w:hAnsi="Book Antiqua" w:cs="Book Antiqua"/>
          <w:color w:val="000000"/>
        </w:rPr>
        <w:t>M</w:t>
      </w:r>
      <w:r w:rsidR="00975E9B" w:rsidRPr="00D4619C">
        <w:rPr>
          <w:rFonts w:ascii="Book Antiqua" w:eastAsia="Book Antiqua" w:hAnsi="Book Antiqua" w:cs="Book Antiqua"/>
          <w:color w:val="000000"/>
        </w:rPr>
        <w:t>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t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ro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raf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uscript</w:t>
      </w:r>
      <w:r w:rsidR="00E626E2" w:rsidRPr="00D4619C">
        <w:rPr>
          <w:rFonts w:ascii="Book Antiqua" w:hAnsi="Book Antiqua" w:cs="Book Antiqua"/>
          <w:color w:val="000000"/>
          <w:lang w:eastAsia="zh-CN"/>
        </w:rPr>
        <w:t>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975E9B" w:rsidRPr="00D4619C">
        <w:rPr>
          <w:rFonts w:ascii="Book Antiqua" w:eastAsia="Book Antiqua" w:hAnsi="Book Antiqua" w:cs="Book Antiqua"/>
          <w:color w:val="000000"/>
        </w:rPr>
        <w:t xml:space="preserve">Xu </w:t>
      </w:r>
      <w:r w:rsidRPr="00D4619C">
        <w:rPr>
          <w:rFonts w:ascii="Book Antiqua" w:eastAsia="Book Antiqua" w:hAnsi="Book Antiqua" w:cs="Book Antiqua"/>
          <w:color w:val="000000"/>
        </w:rPr>
        <w:t>J</w:t>
      </w:r>
      <w:r w:rsidR="00975E9B" w:rsidRPr="00D4619C">
        <w:rPr>
          <w:rFonts w:ascii="Book Antiqua" w:eastAsia="Book Antiqua" w:hAnsi="Book Antiqua" w:cs="Book Antiqua"/>
          <w:color w:val="000000"/>
        </w:rPr>
        <w:t>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975E9B" w:rsidRPr="00D4619C">
        <w:rPr>
          <w:rFonts w:ascii="Book Antiqua" w:eastAsia="Book Antiqua" w:hAnsi="Book Antiqua" w:cs="Book Antiqua"/>
          <w:color w:val="000000"/>
        </w:rPr>
        <w:t>Lyu B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</w:t>
      </w:r>
      <w:r w:rsidR="008A4C95">
        <w:rPr>
          <w:rFonts w:ascii="Book Antiqua" w:eastAsia="Book Antiqua" w:hAnsi="Book Antiqua" w:cs="Book Antiqua"/>
          <w:color w:val="000000"/>
        </w:rPr>
        <w:t>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j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lastRenderedPageBreak/>
        <w:t>contributo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di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uscript</w:t>
      </w:r>
      <w:r w:rsidR="00E626E2" w:rsidRPr="00D4619C">
        <w:rPr>
          <w:rFonts w:ascii="Book Antiqua" w:hAnsi="Book Antiqua" w:cs="Book Antiqua"/>
          <w:color w:val="000000"/>
          <w:lang w:eastAsia="zh-CN"/>
        </w:rPr>
        <w:t xml:space="preserve">; </w:t>
      </w:r>
      <w:r w:rsidR="002D2627">
        <w:rPr>
          <w:rFonts w:ascii="Book Antiqua" w:hAnsi="Book Antiqua" w:cs="Book Antiqua"/>
          <w:color w:val="000000"/>
          <w:lang w:eastAsia="zh-CN"/>
        </w:rPr>
        <w:t>A</w:t>
      </w:r>
      <w:r w:rsidRPr="00D4619C">
        <w:rPr>
          <w:rFonts w:ascii="Book Antiqua" w:eastAsia="Book Antiqua" w:hAnsi="Book Antiqua" w:cs="Book Antiqua"/>
          <w:color w:val="000000"/>
        </w:rPr>
        <w:t>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utho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a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pprov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uscript.</w:t>
      </w:r>
    </w:p>
    <w:p w14:paraId="678912F2" w14:textId="77777777" w:rsidR="00D702EB" w:rsidRPr="00D4619C" w:rsidRDefault="00D702EB" w:rsidP="00D4619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10A8BF49" w14:textId="77777777" w:rsidR="00D702EB" w:rsidRPr="00D4619C" w:rsidRDefault="00D702EB" w:rsidP="00D4619C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4619C">
        <w:rPr>
          <w:rFonts w:ascii="Book Antiqua" w:hAnsi="Book Antiqua"/>
          <w:b/>
          <w:lang w:eastAsia="zh-CN"/>
        </w:rPr>
        <w:t>Supported by</w:t>
      </w:r>
      <w:r w:rsidRPr="00D4619C">
        <w:rPr>
          <w:rFonts w:ascii="Book Antiqua" w:hAnsi="Book Antiqua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 National Natural Science Foundation of China</w:t>
      </w:r>
      <w:r w:rsidRPr="00D4619C">
        <w:rPr>
          <w:rFonts w:ascii="Book Antiqua" w:hAnsi="Book Antiqua" w:cs="Book Antiqua"/>
          <w:color w:val="000000"/>
          <w:lang w:eastAsia="zh-CN"/>
        </w:rPr>
        <w:t>, N</w:t>
      </w:r>
      <w:r w:rsidRPr="00D4619C">
        <w:rPr>
          <w:rFonts w:ascii="Book Antiqua" w:eastAsia="Book Antiqua" w:hAnsi="Book Antiqua" w:cs="Book Antiqua"/>
          <w:color w:val="000000"/>
        </w:rPr>
        <w:t>o. 8177030774</w:t>
      </w:r>
      <w:r w:rsidRPr="00D4619C">
        <w:rPr>
          <w:rFonts w:ascii="Book Antiqua" w:hAnsi="Book Antiqua" w:cs="Book Antiqua"/>
          <w:color w:val="000000"/>
          <w:lang w:eastAsia="zh-CN"/>
        </w:rPr>
        <w:t>.</w:t>
      </w:r>
    </w:p>
    <w:p w14:paraId="782611E2" w14:textId="77777777" w:rsidR="00D702EB" w:rsidRPr="00D4619C" w:rsidRDefault="00D702EB" w:rsidP="00D4619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3D6956CC" w14:textId="64B9359C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Bin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Lyu,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par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enterolog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fili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ospi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heji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n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ci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iversit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E626E2" w:rsidRPr="00D4619C">
        <w:rPr>
          <w:rFonts w:ascii="Book Antiqua" w:hAnsi="Book Antiqua" w:cs="Book Antiqua"/>
          <w:color w:val="000000"/>
          <w:lang w:eastAsia="zh-CN"/>
        </w:rPr>
        <w:t xml:space="preserve">No. </w:t>
      </w:r>
      <w:r w:rsidRPr="00D4619C">
        <w:rPr>
          <w:rFonts w:ascii="Book Antiqua" w:eastAsia="Book Antiqua" w:hAnsi="Book Antiqua" w:cs="Book Antiqua"/>
          <w:color w:val="000000"/>
        </w:rPr>
        <w:t>5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oudi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oa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ngzho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10006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E626E2" w:rsidRPr="00D4619C">
        <w:rPr>
          <w:rFonts w:ascii="Book Antiqua" w:hAnsi="Book Antiqua" w:cs="Book Antiqua"/>
          <w:color w:val="000000"/>
          <w:lang w:eastAsia="zh-CN"/>
        </w:rPr>
        <w:t xml:space="preserve">Zhejiang Province, </w:t>
      </w:r>
      <w:r w:rsidRPr="00D4619C">
        <w:rPr>
          <w:rFonts w:ascii="Book Antiqua" w:eastAsia="Book Antiqua" w:hAnsi="Book Antiqua" w:cs="Book Antiqua"/>
          <w:color w:val="000000"/>
        </w:rPr>
        <w:t>Chin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vbin@medmail.com.cn</w:t>
      </w:r>
    </w:p>
    <w:p w14:paraId="0D339A97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0FBE5B77" w14:textId="69833DD2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ptemb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21</w:t>
      </w:r>
    </w:p>
    <w:p w14:paraId="14C79815" w14:textId="6EE1BA74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lang w:eastAsia="zh-CN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bCs/>
          <w:color w:val="000000"/>
          <w:lang w:eastAsia="zh-CN"/>
        </w:rPr>
        <w:t>December 9, 2021</w:t>
      </w:r>
    </w:p>
    <w:p w14:paraId="48222BC7" w14:textId="3FF32E62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ins w:id="0" w:author="Liansheng Ma" w:date="2022-02-16T10:33:00Z">
        <w:r w:rsidR="002658AF" w:rsidRPr="002658AF">
          <w:rPr>
            <w:rFonts w:ascii="Book Antiqua" w:eastAsia="Book Antiqua" w:hAnsi="Book Antiqua" w:cs="Book Antiqua"/>
            <w:b/>
            <w:bCs/>
            <w:color w:val="000000"/>
          </w:rPr>
          <w:t>February 16, 2022</w:t>
        </w:r>
      </w:ins>
    </w:p>
    <w:p w14:paraId="61F65C70" w14:textId="68BBEC47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43452B26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  <w:sectPr w:rsidR="00A77B3E" w:rsidRPr="00D4619C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F953150" w14:textId="70570714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b/>
          <w:iCs/>
        </w:rPr>
      </w:pPr>
      <w:r w:rsidRPr="00D4619C">
        <w:rPr>
          <w:rFonts w:ascii="Book Antiqua" w:eastAsia="Book Antiqua" w:hAnsi="Book Antiqua" w:cs="Book Antiqua"/>
          <w:b/>
          <w:iCs/>
          <w:color w:val="000000"/>
        </w:rPr>
        <w:lastRenderedPageBreak/>
        <w:t>A</w:t>
      </w:r>
      <w:r w:rsidR="00DF670B" w:rsidRPr="00D4619C">
        <w:rPr>
          <w:rFonts w:ascii="Book Antiqua" w:eastAsia="Book Antiqua" w:hAnsi="Book Antiqua" w:cs="Book Antiqua"/>
          <w:b/>
          <w:iCs/>
          <w:color w:val="000000"/>
        </w:rPr>
        <w:t>bstract</w:t>
      </w:r>
    </w:p>
    <w:p w14:paraId="2991A21B" w14:textId="77777777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bCs/>
          <w:iCs/>
        </w:rPr>
      </w:pPr>
      <w:r w:rsidRPr="00D4619C">
        <w:rPr>
          <w:rFonts w:ascii="Book Antiqua" w:eastAsia="Book Antiqua" w:hAnsi="Book Antiqua" w:cs="Book Antiqua"/>
          <w:bCs/>
          <w:iCs/>
          <w:color w:val="000000"/>
        </w:rPr>
        <w:t>BACKGROUND</w:t>
      </w:r>
    </w:p>
    <w:p w14:paraId="5304A9B1" w14:textId="48C21154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POEM)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shd w:val="clear" w:color="auto" w:fill="F7F8FA"/>
        </w:rPr>
        <w:t>h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monstr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f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nda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B3774F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ut</w:t>
      </w:r>
      <w:r w:rsidR="00B3774F">
        <w:rPr>
          <w:rFonts w:ascii="Book Antiqua" w:eastAsia="Book Antiqua" w:hAnsi="Book Antiqua" w:cs="Book Antiqua"/>
          <w:color w:val="000000"/>
        </w:rPr>
        <w:t xml:space="preserve"> wh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ness</w:t>
      </w:r>
      <w:r w:rsidR="00B3774F">
        <w:rPr>
          <w:rFonts w:ascii="Book Antiqua" w:eastAsia="Book Antiqua" w:hAnsi="Book Antiqua" w:cs="Book Antiqua"/>
          <w:color w:val="000000"/>
        </w:rPr>
        <w:t xml:space="preserve"> 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t</w:t>
      </w:r>
      <w:r w:rsidR="00B3774F">
        <w:rPr>
          <w:rFonts w:ascii="Book Antiqua" w:eastAsia="Book Antiqua" w:hAnsi="Book Antiqua" w:cs="Book Antiqua"/>
          <w:color w:val="000000"/>
        </w:rPr>
        <w:t xml:space="preserve"> 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nown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74EEDADE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0A4F6240" w14:textId="77777777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bCs/>
          <w:iCs/>
        </w:rPr>
      </w:pPr>
      <w:r w:rsidRPr="00D4619C">
        <w:rPr>
          <w:rFonts w:ascii="Book Antiqua" w:eastAsia="Book Antiqua" w:hAnsi="Book Antiqua" w:cs="Book Antiqua"/>
          <w:bCs/>
          <w:iCs/>
          <w:color w:val="000000"/>
        </w:rPr>
        <w:t>AIM</w:t>
      </w:r>
    </w:p>
    <w:p w14:paraId="2278DE6F" w14:textId="31F43A70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n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B3774F">
        <w:rPr>
          <w:rFonts w:ascii="Book Antiqua" w:eastAsia="Book Antiqua" w:hAnsi="Book Antiqua" w:cs="Book Antiqua"/>
          <w:color w:val="000000"/>
        </w:rPr>
        <w:t xml:space="preserve"> longer and shorter myotom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11FA101C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4148B619" w14:textId="77777777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bCs/>
          <w:iCs/>
        </w:rPr>
      </w:pPr>
      <w:r w:rsidRPr="00D4619C">
        <w:rPr>
          <w:rFonts w:ascii="Book Antiqua" w:eastAsia="Book Antiqua" w:hAnsi="Book Antiqua" w:cs="Book Antiqua"/>
          <w:bCs/>
          <w:iCs/>
          <w:color w:val="000000"/>
        </w:rPr>
        <w:t>METHODS</w:t>
      </w:r>
    </w:p>
    <w:p w14:paraId="1D7EB234" w14:textId="32E1338D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PubMe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mBas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chra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brar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b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i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trials.gov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queri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ima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conda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ri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ver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AEs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ea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GERD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rel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rameter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tel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Haensz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xed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effe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imari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si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ublic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i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essed.</w:t>
      </w:r>
    </w:p>
    <w:p w14:paraId="2087358E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7E1E590E" w14:textId="77777777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bCs/>
          <w:iCs/>
        </w:rPr>
      </w:pPr>
      <w:r w:rsidRPr="00D4619C">
        <w:rPr>
          <w:rFonts w:ascii="Book Antiqua" w:eastAsia="Book Antiqua" w:hAnsi="Book Antiqua" w:cs="Book Antiqua"/>
          <w:bCs/>
          <w:iCs/>
          <w:color w:val="000000"/>
        </w:rPr>
        <w:t>RESULTS</w:t>
      </w:r>
    </w:p>
    <w:p w14:paraId="6D4B716F" w14:textId="487C0E0E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Si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1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rticipant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r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llow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io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8.7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mo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w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mila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cell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n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over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1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95%C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46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.1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1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%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stra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1.19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Pr="00D4619C">
        <w:rPr>
          <w:rFonts w:ascii="Book Antiqua" w:eastAsia="Book Antiqua" w:hAnsi="Book Antiqua" w:cs="Book Antiqua"/>
          <w:color w:val="000000"/>
        </w:rPr>
        <w:t>0.3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.73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7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%)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x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8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Pr="00D4619C">
        <w:rPr>
          <w:rFonts w:ascii="Book Antiqua" w:eastAsia="Book Antiqua" w:hAnsi="Book Antiqua" w:cs="Book Antiqua"/>
          <w:color w:val="000000"/>
        </w:rPr>
        <w:t>0.3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.49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78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%)]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gnificant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duc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tistic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gnific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c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E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over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1.21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Pr="00D4619C">
        <w:rPr>
          <w:rFonts w:ascii="Book Antiqua" w:eastAsia="Book Antiqua" w:hAnsi="Book Antiqua" w:cs="Book Antiqua"/>
          <w:color w:val="000000"/>
        </w:rPr>
        <w:t>0.76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.91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42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9%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stra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7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Pr="00D4619C">
        <w:rPr>
          <w:rFonts w:ascii="Book Antiqua" w:eastAsia="Book Antiqua" w:hAnsi="Book Antiqua" w:cs="Book Antiqua"/>
          <w:color w:val="000000"/>
        </w:rPr>
        <w:t>0.40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.47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43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%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x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1.91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Pr="00D4619C">
        <w:rPr>
          <w:rFonts w:ascii="Book Antiqua" w:eastAsia="Book Antiqua" w:hAnsi="Book Antiqua" w:cs="Book Antiqua"/>
          <w:color w:val="000000"/>
        </w:rPr>
        <w:t>0.98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3.75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0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%)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ospi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over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D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-</w:t>
      </w:r>
      <w:r w:rsidRPr="00D4619C">
        <w:rPr>
          <w:rFonts w:ascii="Book Antiqua" w:eastAsia="Book Antiqua" w:hAnsi="Book Antiqua" w:cs="Book Antiqua"/>
          <w:color w:val="000000"/>
        </w:rPr>
        <w:t>0.0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.3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1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55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4%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lastRenderedPageBreak/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stra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D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20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.2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65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39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x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D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-</w:t>
      </w:r>
      <w:r w:rsidRPr="00D4619C">
        <w:rPr>
          <w:rFonts w:ascii="Book Antiqua" w:eastAsia="Book Antiqua" w:hAnsi="Book Antiqua" w:cs="Book Antiqua"/>
          <w:color w:val="000000"/>
        </w:rPr>
        <w:t>0.16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.4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10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23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2%)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j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lee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over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1.25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Pr="00D4619C">
        <w:rPr>
          <w:rFonts w:ascii="Book Antiqua" w:eastAsia="Book Antiqua" w:hAnsi="Book Antiqua" w:cs="Book Antiqua"/>
          <w:color w:val="000000"/>
        </w:rPr>
        <w:t>0.58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.71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5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BE620D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%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c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main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tistic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n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signific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nsitiv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ses.</w:t>
      </w:r>
    </w:p>
    <w:p w14:paraId="024B9934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29410655" w14:textId="77777777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bCs/>
          <w:iCs/>
        </w:rPr>
      </w:pPr>
      <w:r w:rsidRPr="00D4619C">
        <w:rPr>
          <w:rFonts w:ascii="Book Antiqua" w:eastAsia="Book Antiqua" w:hAnsi="Book Antiqua" w:cs="Book Antiqua"/>
          <w:bCs/>
          <w:iCs/>
          <w:color w:val="000000"/>
        </w:rPr>
        <w:t>CONCLUSION</w:t>
      </w:r>
    </w:p>
    <w:p w14:paraId="3E9CA553" w14:textId="46557BBC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vi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mila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rapeu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rm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ter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nes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ditio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duc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.</w:t>
      </w:r>
    </w:p>
    <w:p w14:paraId="1A7F45B5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1FA20174" w14:textId="2776CC29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Key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Words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>E</w:t>
      </w:r>
      <w:r w:rsidRPr="00D4619C">
        <w:rPr>
          <w:rFonts w:ascii="Book Antiqua" w:eastAsia="Book Antiqua" w:hAnsi="Book Antiqua" w:cs="Book Antiqua"/>
          <w:color w:val="000000"/>
        </w:rPr>
        <w:t>ndoscopy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>M</w:t>
      </w:r>
      <w:r w:rsidRPr="00D4619C">
        <w:rPr>
          <w:rFonts w:ascii="Book Antiqua" w:eastAsia="Book Antiqua" w:hAnsi="Book Antiqua" w:cs="Book Antiqua"/>
          <w:color w:val="000000"/>
        </w:rPr>
        <w:t>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is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>M</w:t>
      </w:r>
      <w:r w:rsidRPr="00D4619C">
        <w:rPr>
          <w:rFonts w:ascii="Book Antiqua" w:eastAsia="Book Antiqua" w:hAnsi="Book Antiqua" w:cs="Book Antiqua"/>
          <w:color w:val="000000"/>
        </w:rPr>
        <w:t>yotomy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>P</w:t>
      </w:r>
      <w:r w:rsidRPr="00D4619C">
        <w:rPr>
          <w:rFonts w:ascii="Book Antiqua" w:eastAsia="Book Antiqua" w:hAnsi="Book Antiqua" w:cs="Book Antiqua"/>
          <w:color w:val="000000"/>
        </w:rPr>
        <w:t>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>G</w:t>
      </w:r>
      <w:r w:rsidR="00DF670B" w:rsidRPr="00D4619C">
        <w:rPr>
          <w:rFonts w:ascii="Book Antiqua" w:eastAsia="Book Antiqua" w:hAnsi="Book Antiqua" w:cs="Book Antiqua"/>
          <w:color w:val="000000"/>
        </w:rPr>
        <w:t>astroesophageal reflux disease</w:t>
      </w:r>
    </w:p>
    <w:p w14:paraId="251E8AAC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1FBA9F8F" w14:textId="23304350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We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hu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X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L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y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v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ystema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view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i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J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2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s</w:t>
      </w:r>
    </w:p>
    <w:p w14:paraId="5587F7D5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5C3B79C6" w14:textId="655D38BC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Core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Tip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alu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v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nowledg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im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ring</w:t>
      </w:r>
      <w:r w:rsidR="00804E0C" w:rsidRPr="00D4619C">
        <w:rPr>
          <w:rFonts w:ascii="Book Antiqua" w:eastAsia="Book Antiqua" w:hAnsi="Book Antiqua" w:cs="Book Antiqua"/>
          <w:color w:val="000000"/>
        </w:rPr>
        <w:t xml:space="preserve"> </w:t>
      </w:r>
      <w:ins w:id="1" w:author="Liansheng Ma" w:date="2022-02-16T10:34:00Z">
        <w:r w:rsidR="00804E0C" w:rsidRPr="00D4619C">
          <w:rPr>
            <w:rFonts w:ascii="Book Antiqua" w:eastAsia="Book Antiqua" w:hAnsi="Book Antiqua" w:cs="Book Antiqua"/>
            <w:color w:val="000000"/>
          </w:rPr>
          <w:t>p</w:t>
        </w:r>
        <w:r w:rsidR="00804E0C" w:rsidRPr="00D4619C">
          <w:rPr>
            <w:rFonts w:ascii="Book Antiqua" w:eastAsia="Book Antiqua" w:hAnsi="Book Antiqua" w:cs="Book Antiqua"/>
            <w:color w:val="000000"/>
          </w:rPr>
          <w:t>eroral endoscopic myotomy</w:t>
        </w:r>
      </w:ins>
      <w:del w:id="2" w:author="Liansheng Ma" w:date="2022-02-16T10:34:00Z">
        <w:r w:rsidRPr="00D4619C" w:rsidDel="00804E0C">
          <w:rPr>
            <w:rFonts w:ascii="Book Antiqua" w:eastAsia="Book Antiqua" w:hAnsi="Book Antiqua" w:cs="Book Antiqua"/>
            <w:color w:val="000000"/>
          </w:rPr>
          <w:delText>POEM</w:delText>
        </w:r>
      </w:del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gar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fe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rel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w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mila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rapeu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rm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ter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nes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ditio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duc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.</w:t>
      </w:r>
    </w:p>
    <w:p w14:paraId="70BB8123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6455FE3E" w14:textId="2B58AFD3" w:rsidR="00A77B3E" w:rsidRPr="00D4619C" w:rsidRDefault="00E811E8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 w:rsidR="00BD37F9"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52078B55" w14:textId="55A40996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lang w:eastAsia="zh-CN"/>
        </w:rPr>
      </w:pP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t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ea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vale</w:t>
      </w:r>
      <w:r w:rsidR="00E811E8" w:rsidRPr="00D4619C">
        <w:rPr>
          <w:rFonts w:ascii="Book Antiqua" w:eastAsia="Book Antiqua" w:hAnsi="Book Antiqua" w:cs="Book Antiqua"/>
          <w:color w:val="000000"/>
        </w:rPr>
        <w:t>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E811E8"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E811E8" w:rsidRPr="00D4619C">
        <w:rPr>
          <w:rFonts w:ascii="Book Antiqua" w:eastAsia="Book Antiqua" w:hAnsi="Book Antiqua" w:cs="Book Antiqua"/>
          <w:color w:val="000000"/>
        </w:rPr>
        <w:t>approximate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E811E8" w:rsidRPr="00D4619C">
        <w:rPr>
          <w:rFonts w:ascii="Book Antiqua" w:eastAsia="Book Antiqua" w:hAnsi="Book Antiqua" w:cs="Book Antiqua"/>
          <w:color w:val="000000"/>
        </w:rPr>
        <w:t>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E811E8" w:rsidRPr="00D4619C">
        <w:rPr>
          <w:rFonts w:ascii="Book Antiqua" w:eastAsia="Book Antiqua" w:hAnsi="Book Antiqua" w:cs="Book Antiqua"/>
          <w:color w:val="000000"/>
        </w:rPr>
        <w:t>case/100</w:t>
      </w:r>
      <w:r w:rsidRPr="00D4619C">
        <w:rPr>
          <w:rFonts w:ascii="Book Antiqua" w:eastAsia="Book Antiqua" w:hAnsi="Book Antiqua" w:cs="Book Antiqua"/>
          <w:color w:val="000000"/>
        </w:rPr>
        <w:t>00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ult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hophysiolog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ord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volv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omple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lax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w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phinc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LES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mpai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istalsis</w:t>
      </w:r>
      <w:r w:rsidR="00E811E8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Cb2Vja3hzdGFlbnM8L0F1dGhvcj48WWVhcj4yMDE0PC9Z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</w:fldData>
        </w:fldChar>
      </w:r>
      <w:r w:rsidR="00E811E8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E811E8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Cb2Vja3hzdGFlbnM8L0F1dGhvcj48WWVhcj4yMDE0PC9Z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</w:fldData>
        </w:fldChar>
      </w:r>
      <w:r w:rsidR="00E811E8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E811E8" w:rsidRPr="00D4619C">
        <w:rPr>
          <w:rFonts w:ascii="Book Antiqua" w:eastAsia="Book Antiqua" w:hAnsi="Book Antiqua" w:cs="Book Antiqua"/>
          <w:color w:val="000000"/>
        </w:rPr>
      </w:r>
      <w:r w:rsidR="00E811E8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E811E8" w:rsidRPr="00D4619C">
        <w:rPr>
          <w:rFonts w:ascii="Book Antiqua" w:eastAsia="Book Antiqua" w:hAnsi="Book Antiqua" w:cs="Book Antiqua"/>
          <w:color w:val="000000"/>
        </w:rPr>
      </w:r>
      <w:r w:rsidR="00E811E8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E811E8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1]</w:t>
      </w:r>
      <w:r w:rsidR="00E811E8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ifestatio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ri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ysphagi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gurgitatio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e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igh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s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urrent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otulinu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x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jec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neuma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l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par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ll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LH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WYWV6aTwvQXV0aG9yPjxZZWFyPjIwMjA8L1llYXI+PFJl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</w:fldData>
        </w:fldChar>
      </w:r>
      <w:r w:rsidR="0005386C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WYWV6aTwvQXV0aG9yPjxZZWFyPjIwMjA8L1llYXI+PFJl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</w:fldData>
        </w:fldChar>
      </w:r>
      <w:r w:rsidR="0005386C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5386C" w:rsidRPr="00D4619C">
        <w:rPr>
          <w:rFonts w:ascii="Book Antiqua" w:eastAsia="Book Antiqua" w:hAnsi="Book Antiqua" w:cs="Book Antiqua"/>
          <w:color w:val="000000"/>
        </w:rPr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05386C" w:rsidRPr="00D4619C">
        <w:rPr>
          <w:rFonts w:ascii="Book Antiqua" w:eastAsia="Book Antiqua" w:hAnsi="Book Antiqua" w:cs="Book Antiqua"/>
          <w:color w:val="000000"/>
        </w:rPr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05386C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2]</w:t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eagues</w:t>
      </w:r>
      <w:r w:rsidR="0000594B" w:rsidRPr="00D4619C">
        <w:rPr>
          <w:rFonts w:ascii="Book Antiqua" w:eastAsia="Book Antiqua" w:hAnsi="Book Antiqua" w:cs="Book Antiqua"/>
          <w:color w:val="000000"/>
        </w:rPr>
        <w:fldChar w:fldCharType="begin"/>
      </w:r>
      <w:r w:rsidR="00F02BFC" w:rsidRPr="00D4619C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Inoue&lt;/Author&gt;&lt;Year&gt;2010&lt;/Year&gt;&lt;RecNum&gt;426&lt;/RecNum&gt;&lt;DisplayText&gt;&lt;style face="superscript"&gt;[3]&lt;/style&gt;&lt;/DisplayText&gt;&lt;record&gt;&lt;rec-number&gt;426&lt;/rec-number&gt;&lt;foreign-keys&gt;&lt;key app="EN" db-id="tsdvtdf01fevd1eaaw0xssd75w9vz5est5zx" timestamp="1643180477"&gt;426&lt;/key&gt;&lt;/foreign-keys&gt;&lt;ref-type name="Journal Article"&gt;17&lt;/ref-type&gt;&lt;contributors&gt;&lt;authors&gt;&lt;author&gt;Inoue, H.&lt;/author&gt;&lt;author&gt;Minami, H.&lt;/author&gt;&lt;author&gt;Kobayashi, Y.&lt;/author&gt;&lt;author&gt;Sato, Y.&lt;/author&gt;&lt;author&gt;Kaga, M.&lt;/author&gt;&lt;author&gt;Suzuki, M.&lt;/author&gt;&lt;author&gt;Satodate, H.&lt;/author&gt;&lt;author&gt;Odaka, N.&lt;/author&gt;&lt;author&gt;Itoh, H.&lt;/author&gt;&lt;author&gt;Kudo, S.&lt;/author&gt;&lt;/authors&gt;&lt;/contributors&gt;&lt;auth-address&gt;Digestive Disease Center, Showa University Northern Yokohama Hospital, Yokohama 224-8503 Japan. haruinoue777@yahoo.co.jp&lt;/auth-address&gt;&lt;titles&gt;&lt;title&gt;Peroral endoscopic myotomy (POEM) for esophageal achalasia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65-71&lt;/pages&gt;&lt;volume&gt;42&lt;/volume&gt;&lt;number&gt;4&lt;/number&gt;&lt;edition&gt;2010/04/01&lt;/edition&gt;&lt;keywords&gt;&lt;keyword&gt;Adult&lt;/keyword&gt;&lt;keyword&gt;Esophageal Achalasia/*surgery&lt;/keyword&gt;&lt;keyword&gt;*Esophagoscopy&lt;/keyword&gt;&lt;keyword&gt;Esophagus/*surgery&lt;/keyword&gt;&lt;keyword&gt;Female&lt;/keyword&gt;&lt;keyword&gt;Humans&lt;/keyword&gt;&lt;keyword&gt;Male&lt;/keyword&gt;&lt;/keywords&gt;&lt;dates&gt;&lt;year&gt;2010&lt;/year&gt;&lt;pub-dates&gt;&lt;date&gt;Apr&lt;/date&gt;&lt;/pub-dates&gt;&lt;/dates&gt;&lt;isbn&gt;0013-726x&lt;/isbn&gt;&lt;accession-num&gt;20354937&lt;/accession-num&gt;&lt;urls&gt;&lt;/urls&gt;&lt;electronic-resource-num&gt;10.1055/s-0029-1244080&lt;/electronic-resource-num&gt;&lt;remote-database-provider&gt;NLM&lt;/remote-database-provider&gt;&lt;language&gt;eng&lt;/language&gt;&lt;/record&gt;&lt;/Cite&gt;&lt;/EndNote&gt;</w:instrText>
      </w:r>
      <w:r w:rsidR="0000594B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F02BFC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3]</w:t>
      </w:r>
      <w:r w:rsidR="0000594B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rri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POE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rge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0%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ch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vel</w:t>
      </w:r>
      <w:r w:rsidR="009D0D96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nim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vas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rapeu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a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l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order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hi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por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al</w:t>
      </w:r>
      <w:r w:rsidR="001549F2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WYWV6aTwvQXV0aG9yPjxZZWFyPjIwMjA8L1llYXI+PFJl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</w:fldData>
        </w:fldChar>
      </w:r>
      <w:r w:rsidR="001549F2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1549F2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WYWV6aTwvQXV0aG9yPjxZZWFyPjIwMjA8L1llYXI+PFJl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</w:fldData>
        </w:fldChar>
      </w:r>
      <w:r w:rsidR="001549F2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1549F2" w:rsidRPr="00D4619C">
        <w:rPr>
          <w:rFonts w:ascii="Book Antiqua" w:eastAsia="Book Antiqua" w:hAnsi="Book Antiqua" w:cs="Book Antiqua"/>
          <w:color w:val="000000"/>
        </w:rPr>
      </w:r>
      <w:r w:rsidR="001549F2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1549F2" w:rsidRPr="00D4619C">
        <w:rPr>
          <w:rFonts w:ascii="Book Antiqua" w:eastAsia="Book Antiqua" w:hAnsi="Book Antiqua" w:cs="Book Antiqua"/>
          <w:color w:val="000000"/>
        </w:rPr>
      </w:r>
      <w:r w:rsidR="001549F2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1549F2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</w:t>
      </w:r>
      <w:r w:rsidR="001549F2" w:rsidRPr="00D4619C">
        <w:rPr>
          <w:rFonts w:ascii="Book Antiqua" w:hAnsi="Book Antiqua" w:cs="Book Antiqua"/>
          <w:noProof/>
          <w:color w:val="000000"/>
          <w:vertAlign w:val="superscript"/>
          <w:lang w:eastAsia="zh-CN"/>
        </w:rPr>
        <w:t>3</w:t>
      </w:r>
      <w:r w:rsidR="001549F2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]</w:t>
      </w:r>
      <w:r w:rsidR="001549F2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0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de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9D0D96">
        <w:rPr>
          <w:rFonts w:ascii="Book Antiqua" w:eastAsia="Book Antiqua" w:hAnsi="Book Antiqua" w:cs="Book Antiqua"/>
          <w:color w:val="000000"/>
        </w:rPr>
        <w:t xml:space="preserve"> 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ie</w:t>
      </w:r>
      <w:r w:rsidR="009D0D96">
        <w:rPr>
          <w:rFonts w:ascii="Book Antiqua" w:eastAsia="Book Antiqua" w:hAnsi="Book Antiqua" w:cs="Book Antiqua"/>
          <w:color w:val="000000"/>
        </w:rPr>
        <w:t>v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cell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icacy</w:t>
      </w:r>
      <w:r w:rsidR="0005386C" w:rsidRPr="00D4619C">
        <w:rPr>
          <w:rFonts w:ascii="Book Antiqua" w:eastAsia="Book Antiqua" w:hAnsi="Book Antiqua" w:cs="Book Antiqua"/>
          <w:color w:val="000000"/>
          <w:vertAlign w:val="superscript"/>
          <w:lang w:eastAsia="zh-CN"/>
        </w:rPr>
        <w:fldChar w:fldCharType="begin">
          <w:fldData xml:space="preserve">PEVuZE5vdGU+PENpdGU+PEF1dGhvcj5Jbm91ZTwvQXV0aG9yPjxZZWFyPjIwMTU8L1llYXI+PFJl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</w:fldData>
        </w:fldChar>
      </w:r>
      <w:r w:rsidR="0005386C" w:rsidRPr="00D4619C">
        <w:rPr>
          <w:rFonts w:ascii="Book Antiqua" w:eastAsia="Book Antiqua" w:hAnsi="Book Antiqua" w:cs="Book Antiqua"/>
          <w:color w:val="000000"/>
          <w:vertAlign w:val="superscript"/>
          <w:lang w:eastAsia="zh-CN"/>
        </w:rPr>
        <w:instrText xml:space="preserve"> ADDIN EN.CITE </w:instrText>
      </w:r>
      <w:r w:rsidR="0005386C" w:rsidRPr="00D4619C">
        <w:rPr>
          <w:rFonts w:ascii="Book Antiqua" w:eastAsia="Book Antiqua" w:hAnsi="Book Antiqua" w:cs="Book Antiqua"/>
          <w:color w:val="000000"/>
          <w:vertAlign w:val="superscript"/>
          <w:lang w:eastAsia="zh-CN"/>
        </w:rPr>
        <w:fldChar w:fldCharType="begin">
          <w:fldData xml:space="preserve">PEVuZE5vdGU+PENpdGU+PEF1dGhvcj5Jbm91ZTwvQXV0aG9yPjxZZWFyPjIwMTU8L1llYXI+PFJl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</w:fldData>
        </w:fldChar>
      </w:r>
      <w:r w:rsidR="0005386C" w:rsidRPr="00D4619C">
        <w:rPr>
          <w:rFonts w:ascii="Book Antiqua" w:eastAsia="Book Antiqua" w:hAnsi="Book Antiqua" w:cs="Book Antiqua"/>
          <w:color w:val="000000"/>
          <w:vertAlign w:val="superscript"/>
          <w:lang w:eastAsia="zh-CN"/>
        </w:rPr>
        <w:instrText xml:space="preserve"> ADDIN EN.CITE.DATA </w:instrText>
      </w:r>
      <w:r w:rsidR="0005386C" w:rsidRPr="00D4619C">
        <w:rPr>
          <w:rFonts w:ascii="Book Antiqua" w:eastAsia="Book Antiqua" w:hAnsi="Book Antiqua" w:cs="Book Antiqua"/>
          <w:color w:val="000000"/>
          <w:vertAlign w:val="superscript"/>
          <w:lang w:eastAsia="zh-CN"/>
        </w:rPr>
      </w:r>
      <w:r w:rsidR="0005386C" w:rsidRPr="00D4619C">
        <w:rPr>
          <w:rFonts w:ascii="Book Antiqua" w:eastAsia="Book Antiqua" w:hAnsi="Book Antiqua" w:cs="Book Antiqua"/>
          <w:color w:val="000000"/>
          <w:vertAlign w:val="superscript"/>
          <w:lang w:eastAsia="zh-CN"/>
        </w:rPr>
        <w:fldChar w:fldCharType="end"/>
      </w:r>
      <w:r w:rsidR="0005386C" w:rsidRPr="00D4619C">
        <w:rPr>
          <w:rFonts w:ascii="Book Antiqua" w:eastAsia="Book Antiqua" w:hAnsi="Book Antiqua" w:cs="Book Antiqua"/>
          <w:color w:val="000000"/>
          <w:vertAlign w:val="superscript"/>
          <w:lang w:eastAsia="zh-CN"/>
        </w:rPr>
      </w:r>
      <w:r w:rsidR="0005386C" w:rsidRPr="00D4619C">
        <w:rPr>
          <w:rFonts w:ascii="Book Antiqua" w:eastAsia="Book Antiqua" w:hAnsi="Book Antiqua" w:cs="Book Antiqua"/>
          <w:color w:val="000000"/>
          <w:vertAlign w:val="superscript"/>
          <w:lang w:eastAsia="zh-CN"/>
        </w:rPr>
        <w:fldChar w:fldCharType="separate"/>
      </w:r>
      <w:r w:rsidR="0005386C" w:rsidRPr="00D4619C">
        <w:rPr>
          <w:rFonts w:ascii="Book Antiqua" w:eastAsia="Book Antiqua" w:hAnsi="Book Antiqua" w:cs="Book Antiqua"/>
          <w:noProof/>
          <w:color w:val="000000"/>
          <w:vertAlign w:val="superscript"/>
          <w:lang w:eastAsia="zh-CN"/>
        </w:rPr>
        <w:t>[4</w:t>
      </w:r>
      <w:r w:rsidR="001549F2" w:rsidRPr="00D4619C">
        <w:rPr>
          <w:rFonts w:ascii="Book Antiqua" w:eastAsia="Book Antiqua" w:hAnsi="Book Antiqua" w:cs="Book Antiqua"/>
          <w:noProof/>
          <w:color w:val="000000"/>
          <w:vertAlign w:val="superscript"/>
          <w:lang w:eastAsia="zh-CN"/>
        </w:rPr>
        <w:t>-</w:t>
      </w:r>
      <w:r w:rsidR="0005386C" w:rsidRPr="00D4619C">
        <w:rPr>
          <w:rFonts w:ascii="Book Antiqua" w:eastAsia="Book Antiqua" w:hAnsi="Book Antiqua" w:cs="Book Antiqua"/>
          <w:noProof/>
          <w:color w:val="000000"/>
          <w:vertAlign w:val="superscript"/>
          <w:lang w:eastAsia="zh-CN"/>
        </w:rPr>
        <w:t>7]</w:t>
      </w:r>
      <w:r w:rsidR="0005386C" w:rsidRPr="00D4619C">
        <w:rPr>
          <w:rFonts w:ascii="Book Antiqua" w:eastAsia="Book Antiqua" w:hAnsi="Book Antiqua" w:cs="Book Antiqua"/>
          <w:color w:val="000000"/>
          <w:vertAlign w:val="superscript"/>
          <w:lang w:eastAsia="zh-CN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  <w:vertAlign w:val="superscript"/>
          <w:lang w:eastAsia="zh-CN"/>
        </w:rPr>
        <w:t xml:space="preserve"> </w:t>
      </w:r>
    </w:p>
    <w:p w14:paraId="06790A8F" w14:textId="163C6026" w:rsidR="00A77B3E" w:rsidRPr="00D4619C" w:rsidRDefault="00BD37F9" w:rsidP="00D4619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  <w:lang w:eastAsia="zh-CN"/>
        </w:rPr>
        <w:t>However,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techniqu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has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changed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very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littl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sinc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its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introduction</w:t>
      </w:r>
      <w:r w:rsidR="001549F2" w:rsidRPr="00D4619C">
        <w:rPr>
          <w:rFonts w:ascii="Book Antiqua" w:eastAsia="Book Antiqua" w:hAnsi="Book Antiqua" w:cs="Book Antiqua"/>
          <w:color w:val="000000"/>
          <w:vertAlign w:val="superscript"/>
          <w:lang w:eastAsia="zh-CN"/>
        </w:rPr>
        <w:t>[3]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During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POEM,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variabl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extent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gastric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rang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from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2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3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6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10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cm,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respectively.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Meanwhile,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previous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hav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demonstrated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significanc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of</w:t>
      </w:r>
      <w:r w:rsidR="009D0D96">
        <w:rPr>
          <w:rFonts w:ascii="Book Antiqua" w:eastAsia="Book Antiqua" w:hAnsi="Book Antiqua" w:cs="Book Antiqua"/>
          <w:color w:val="000000"/>
          <w:lang w:eastAsia="zh-CN"/>
        </w:rPr>
        <w:t xml:space="preserve"> the extent of th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myotom</w:t>
      </w:r>
      <w:r w:rsidR="00AE51B1">
        <w:rPr>
          <w:rFonts w:ascii="Book Antiqua" w:eastAsia="Book Antiqua" w:hAnsi="Book Antiqua" w:cs="Book Antiqua"/>
          <w:color w:val="000000"/>
          <w:lang w:eastAsia="zh-CN"/>
        </w:rPr>
        <w:t>y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gastric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side</w:t>
      </w:r>
      <w:r w:rsidR="0005386C" w:rsidRPr="00D4619C">
        <w:rPr>
          <w:rFonts w:ascii="Book Antiqua" w:eastAsia="Book Antiqua" w:hAnsi="Book Antiqua" w:cs="Book Antiqua"/>
          <w:color w:val="000000"/>
          <w:lang w:eastAsia="zh-CN"/>
        </w:rPr>
        <w:fldChar w:fldCharType="begin">
          <w:fldData xml:space="preserve">PEVuZE5vdGU+PENpdGU+PEF1dGhvcj5Jbm91ZTwvQXV0aG9yPjxZZWFyPjIwMjA8L1llYXI+PFJl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==
</w:fldData>
        </w:fldChar>
      </w:r>
      <w:r w:rsidR="0005386C" w:rsidRPr="00D4619C">
        <w:rPr>
          <w:rFonts w:ascii="Book Antiqua" w:eastAsia="Book Antiqua" w:hAnsi="Book Antiqua" w:cs="Book Antiqua"/>
          <w:color w:val="000000"/>
          <w:lang w:eastAsia="zh-CN"/>
        </w:rPr>
        <w:instrText xml:space="preserve"> ADDIN EN.CITE </w:instrText>
      </w:r>
      <w:r w:rsidR="0005386C" w:rsidRPr="00D4619C">
        <w:rPr>
          <w:rFonts w:ascii="Book Antiqua" w:eastAsia="Book Antiqua" w:hAnsi="Book Antiqua" w:cs="Book Antiqua"/>
          <w:color w:val="000000"/>
          <w:lang w:eastAsia="zh-CN"/>
        </w:rPr>
        <w:fldChar w:fldCharType="begin">
          <w:fldData xml:space="preserve">PEVuZE5vdGU+PENpdGU+PEF1dGhvcj5Jbm91ZTwvQXV0aG9yPjxZZWFyPjIwMjA8L1llYXI+PFJl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==
</w:fldData>
        </w:fldChar>
      </w:r>
      <w:r w:rsidR="0005386C" w:rsidRPr="00D4619C">
        <w:rPr>
          <w:rFonts w:ascii="Book Antiqua" w:eastAsia="Book Antiqua" w:hAnsi="Book Antiqua" w:cs="Book Antiqua"/>
          <w:color w:val="000000"/>
          <w:lang w:eastAsia="zh-CN"/>
        </w:rPr>
        <w:instrText xml:space="preserve"> ADDIN EN.CITE.DATA </w:instrText>
      </w:r>
      <w:r w:rsidR="0005386C" w:rsidRPr="00D4619C">
        <w:rPr>
          <w:rFonts w:ascii="Book Antiqua" w:eastAsia="Book Antiqua" w:hAnsi="Book Antiqua" w:cs="Book Antiqua"/>
          <w:color w:val="000000"/>
          <w:lang w:eastAsia="zh-CN"/>
        </w:rPr>
      </w:r>
      <w:r w:rsidR="0005386C" w:rsidRPr="00D4619C">
        <w:rPr>
          <w:rFonts w:ascii="Book Antiqua" w:eastAsia="Book Antiqua" w:hAnsi="Book Antiqua" w:cs="Book Antiqua"/>
          <w:color w:val="000000"/>
          <w:lang w:eastAsia="zh-CN"/>
        </w:rPr>
        <w:fldChar w:fldCharType="end"/>
      </w:r>
      <w:r w:rsidR="0005386C" w:rsidRPr="00D4619C">
        <w:rPr>
          <w:rFonts w:ascii="Book Antiqua" w:eastAsia="Book Antiqua" w:hAnsi="Book Antiqua" w:cs="Book Antiqua"/>
          <w:color w:val="000000"/>
          <w:lang w:eastAsia="zh-CN"/>
        </w:rPr>
      </w:r>
      <w:r w:rsidR="0005386C" w:rsidRPr="00D4619C">
        <w:rPr>
          <w:rFonts w:ascii="Book Antiqua" w:eastAsia="Book Antiqua" w:hAnsi="Book Antiqua" w:cs="Book Antiqua"/>
          <w:color w:val="000000"/>
          <w:lang w:eastAsia="zh-CN"/>
        </w:rPr>
        <w:fldChar w:fldCharType="separate"/>
      </w:r>
      <w:r w:rsidR="0005386C" w:rsidRPr="00D4619C">
        <w:rPr>
          <w:rFonts w:ascii="Book Antiqua" w:eastAsia="Book Antiqua" w:hAnsi="Book Antiqua" w:cs="Book Antiqua"/>
          <w:noProof/>
          <w:color w:val="000000"/>
          <w:vertAlign w:val="superscript"/>
          <w:lang w:eastAsia="zh-CN"/>
        </w:rPr>
        <w:t>[8,9]</w:t>
      </w:r>
      <w:r w:rsidR="0005386C" w:rsidRPr="00D4619C">
        <w:rPr>
          <w:rFonts w:ascii="Book Antiqua" w:eastAsia="Book Antiqua" w:hAnsi="Book Antiqua" w:cs="Book Antiqua"/>
          <w:color w:val="000000"/>
          <w:lang w:eastAsia="zh-CN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However,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cl</w:t>
      </w:r>
      <w:r w:rsidRPr="00D4619C">
        <w:rPr>
          <w:rFonts w:ascii="Book Antiqua" w:eastAsia="Book Antiqua" w:hAnsi="Book Antiqua" w:cs="Book Antiqua"/>
          <w:color w:val="000000"/>
        </w:rPr>
        <w:t>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leva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mai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known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om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earche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ls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op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iev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mila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icac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c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ears</w:t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XYW5nPC9BdXRob3I+PFllYXI+MjAxNTwvWWVhcj48UmVj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</w:fldData>
        </w:fldChar>
      </w:r>
      <w:r w:rsidR="0005386C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XYW5nPC9BdXRob3I+PFllYXI+MjAxNTwvWWVhcj48UmVj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</w:fldData>
        </w:fldChar>
      </w:r>
      <w:r w:rsidR="0005386C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5386C" w:rsidRPr="00D4619C">
        <w:rPr>
          <w:rFonts w:ascii="Book Antiqua" w:eastAsia="Book Antiqua" w:hAnsi="Book Antiqua" w:cs="Book Antiqua"/>
          <w:color w:val="000000"/>
        </w:rPr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05386C" w:rsidRPr="00D4619C">
        <w:rPr>
          <w:rFonts w:ascii="Book Antiqua" w:eastAsia="Book Antiqua" w:hAnsi="Book Antiqua" w:cs="Book Antiqua"/>
          <w:color w:val="000000"/>
        </w:rPr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05386C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10]</w:t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6C96B8C8" w14:textId="4AF74F13" w:rsidR="00A77B3E" w:rsidRPr="00D4619C" w:rsidRDefault="00BD37F9" w:rsidP="00D4619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is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terat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ck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igh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qua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id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rthermor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hi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mai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known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alit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a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id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ver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ents.</w:t>
      </w:r>
    </w:p>
    <w:p w14:paraId="6D3BD0A2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2ABFB9FC" w14:textId="5AA75FF5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t>MATERIALS</w:t>
      </w:r>
      <w:r w:rsidR="00184CAF"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t>AND</w:t>
      </w:r>
      <w:r w:rsidR="00184CAF"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t>METHODS</w:t>
      </w:r>
    </w:p>
    <w:p w14:paraId="184EB804" w14:textId="5255B06B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Data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source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="004D6743" w:rsidRPr="00D4619C">
        <w:rPr>
          <w:rFonts w:ascii="Book Antiqua" w:hAnsi="Book Antiqua" w:cs="Book Antiqua"/>
          <w:b/>
          <w:bCs/>
          <w:i/>
          <w:iCs/>
          <w:color w:val="000000"/>
          <w:lang w:eastAsia="zh-CN"/>
        </w:rPr>
        <w:t>s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earch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strategy</w:t>
      </w:r>
    </w:p>
    <w:p w14:paraId="1EF61F29" w14:textId="62989AF3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ystema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view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rri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cor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fer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por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tem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ystema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view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PRISMA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lastRenderedPageBreak/>
        <w:t>guideline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ubMe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mBas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b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ienc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chra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bra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trials.gov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tabas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arch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lev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ublish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ro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anua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ctob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20</w:t>
      </w:r>
      <w:r w:rsidR="00B84345" w:rsidRPr="00D4619C">
        <w:rPr>
          <w:rFonts w:ascii="Book Antiqua" w:eastAsia="宋体" w:hAnsi="Book Antiqua" w:cs="宋体"/>
          <w:color w:val="000000"/>
        </w:rPr>
        <w:t>,</w:t>
      </w:r>
      <w:r w:rsidR="00184CAF" w:rsidRPr="00D4619C">
        <w:rPr>
          <w:rFonts w:ascii="Book Antiqua" w:eastAsia="宋体" w:hAnsi="Book Antiqua" w:cs="宋体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cau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por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uma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0</w:t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begin"/>
      </w:r>
      <w:r w:rsidR="0005386C" w:rsidRPr="00D4619C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Inoue&lt;/Author&gt;&lt;Year&gt;2010&lt;/Year&gt;&lt;RecNum&gt;426&lt;/RecNum&gt;&lt;DisplayText&gt;&lt;style face="superscript"&gt;[3]&lt;/style&gt;&lt;/DisplayText&gt;&lt;record&gt;&lt;rec-number&gt;426&lt;/rec-number&gt;&lt;foreign-keys&gt;&lt;key app="EN" db-id="tsdvtdf01fevd1eaaw0xssd75w9vz5est5zx" timestamp="1643180477"&gt;426&lt;/key&gt;&lt;/foreign-keys&gt;&lt;ref-type name="Journal Article"&gt;17&lt;/ref-type&gt;&lt;contributors&gt;&lt;authors&gt;&lt;author&gt;Inoue, H.&lt;/author&gt;&lt;author&gt;Minami, H.&lt;/author&gt;&lt;author&gt;Kobayashi, Y.&lt;/author&gt;&lt;author&gt;Sato, Y.&lt;/author&gt;&lt;author&gt;Kaga, M.&lt;/author&gt;&lt;author&gt;Suzuki, M.&lt;/author&gt;&lt;author&gt;Satodate, H.&lt;/author&gt;&lt;author&gt;Odaka, N.&lt;/author&gt;&lt;author&gt;Itoh, H.&lt;/author&gt;&lt;author&gt;Kudo, S.&lt;/author&gt;&lt;/authors&gt;&lt;/contributors&gt;&lt;auth-address&gt;Digestive Disease Center, Showa University Northern Yokohama Hospital, Yokohama 224-8503 Japan. haruinoue777@yahoo.co.jp&lt;/auth-address&gt;&lt;titles&gt;&lt;title&gt;Peroral endoscopic myotomy (POEM) for esophageal achalasia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65-71&lt;/pages&gt;&lt;volume&gt;42&lt;/volume&gt;&lt;number&gt;4&lt;/number&gt;&lt;edition&gt;2010/04/01&lt;/edition&gt;&lt;keywords&gt;&lt;keyword&gt;Adult&lt;/keyword&gt;&lt;keyword&gt;Esophageal Achalasia/*surgery&lt;/keyword&gt;&lt;keyword&gt;*Esophagoscopy&lt;/keyword&gt;&lt;keyword&gt;Esophagus/*surgery&lt;/keyword&gt;&lt;keyword&gt;Female&lt;/keyword&gt;&lt;keyword&gt;Humans&lt;/keyword&gt;&lt;keyword&gt;Male&lt;/keyword&gt;&lt;/keywords&gt;&lt;dates&gt;&lt;year&gt;2010&lt;/year&gt;&lt;pub-dates&gt;&lt;date&gt;Apr&lt;/date&gt;&lt;/pub-dates&gt;&lt;/dates&gt;&lt;isbn&gt;0013-726x&lt;/isbn&gt;&lt;accession-num&gt;20354937&lt;/accession-num&gt;&lt;urls&gt;&lt;/urls&gt;&lt;electronic-resource-num&gt;10.1055/s-0029-1244080&lt;/electronic-resource-num&gt;&lt;remote-database-provider&gt;NLM&lt;/remote-database-provider&gt;&lt;language&gt;eng&lt;/language&gt;&lt;/record&gt;&lt;/Cite&gt;&lt;/EndNote&gt;</w:instrText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05386C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3]</w:t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arch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ngua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ublicatio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tric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glish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je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ading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MESH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rm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mploy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F03881" w:rsidRPr="00D4619C">
        <w:rPr>
          <w:rFonts w:ascii="Book Antiqua" w:eastAsia="Book Antiqua" w:hAnsi="Book Antiqua" w:cs="Book Antiqua"/>
          <w:color w:val="000000"/>
        </w:rPr>
        <w:t>Achalasia’s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F03881" w:rsidRPr="00D4619C">
        <w:rPr>
          <w:rFonts w:ascii="Book Antiqua" w:eastAsia="Book Antiqua" w:hAnsi="Book Antiqua" w:cs="Book Antiqua"/>
          <w:color w:val="000000"/>
        </w:rPr>
        <w:t>Achalasia’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4619C">
        <w:rPr>
          <w:rFonts w:ascii="Book Antiqua" w:eastAsia="Book Antiqua" w:hAnsi="Book Antiqua" w:cs="Book Antiqua"/>
          <w:color w:val="000000"/>
        </w:rPr>
        <w:t>Cardiospasm</w:t>
      </w:r>
      <w:proofErr w:type="spellEnd"/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4619C">
        <w:rPr>
          <w:rFonts w:ascii="Book Antiqua" w:eastAsia="Book Antiqua" w:hAnsi="Book Antiqua" w:cs="Book Antiqua"/>
          <w:color w:val="000000"/>
        </w:rPr>
        <w:t>Cardiospasms</w:t>
      </w:r>
      <w:proofErr w:type="spellEnd"/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F03881" w:rsidRPr="00D4619C">
        <w:rPr>
          <w:rFonts w:ascii="Book Antiqua" w:eastAsia="Book Antiqua" w:hAnsi="Book Antiqua" w:cs="Book Antiqua"/>
          <w:color w:val="000000"/>
        </w:rPr>
        <w:t>Achalasia’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gaesophag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ified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er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s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ligi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rth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es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ditio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terest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vestigato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dependent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form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ar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t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tractio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es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qua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crepanc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olv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sensu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cussion.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vestigat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view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trac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t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cuss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ni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utho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olv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is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sue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ndom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al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RCTs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trosp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qualifi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arch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63163A17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66BF6828" w14:textId="3F7540BD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i/>
          <w:iCs/>
        </w:rPr>
      </w:pP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Study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selection</w:t>
      </w:r>
    </w:p>
    <w:p w14:paraId="580BC4A2" w14:textId="2A077A67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Artic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t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stra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ligibi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reen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form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depend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vestigator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n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lab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uble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blin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CT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trosp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al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alua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ed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clus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riter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1</w:t>
      </w:r>
      <w:r w:rsidRPr="00D4619C">
        <w:rPr>
          <w:rFonts w:ascii="Book Antiqua" w:eastAsia="Book Antiqua" w:hAnsi="Book Antiqua" w:cs="Book Antiqua"/>
          <w:color w:val="000000"/>
        </w:rPr>
        <w:t>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E</w:t>
      </w:r>
      <w:r w:rsidRPr="00D4619C">
        <w:rPr>
          <w:rFonts w:ascii="Book Antiqua" w:eastAsia="Book Antiqua" w:hAnsi="Book Antiqua" w:cs="Book Antiqua"/>
          <w:color w:val="000000"/>
        </w:rPr>
        <w:t>xperimen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P</w:t>
      </w:r>
      <w:r w:rsidRPr="00D4619C">
        <w:rPr>
          <w:rFonts w:ascii="Book Antiqua" w:eastAsia="Book Antiqua" w:hAnsi="Book Antiqua" w:cs="Book Antiqua"/>
          <w:color w:val="000000"/>
        </w:rPr>
        <w:t>ublic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ngua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th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glish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 xml:space="preserve">and </w:t>
      </w:r>
      <w:r w:rsidRPr="00D4619C">
        <w:rPr>
          <w:rFonts w:ascii="Book Antiqua" w:eastAsia="Book Antiqua" w:hAnsi="Book Antiqua" w:cs="Book Antiqua"/>
          <w:color w:val="000000"/>
        </w:rPr>
        <w:t>(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3</w:t>
      </w:r>
      <w:r w:rsidRPr="00D4619C">
        <w:rPr>
          <w:rFonts w:ascii="Book Antiqua" w:eastAsia="Book Antiqua" w:hAnsi="Book Antiqua" w:cs="Book Antiqua"/>
          <w:color w:val="000000"/>
        </w:rPr>
        <w:t>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A</w:t>
      </w:r>
      <w:r w:rsidRPr="00D4619C">
        <w:rPr>
          <w:rFonts w:ascii="Book Antiqua" w:eastAsia="Book Antiqua" w:hAnsi="Book Antiqua" w:cs="Book Antiqua"/>
          <w:color w:val="000000"/>
        </w:rPr>
        <w:t>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ditorial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por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view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ries.</w:t>
      </w:r>
    </w:p>
    <w:p w14:paraId="56836F97" w14:textId="2803C976" w:rsidR="00A77B3E" w:rsidRPr="00D4619C" w:rsidRDefault="00BD37F9" w:rsidP="00D4619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t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ramete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btain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ro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a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1</w:t>
      </w:r>
      <w:r w:rsidRPr="00D4619C">
        <w:rPr>
          <w:rFonts w:ascii="Book Antiqua" w:eastAsia="Book Antiqua" w:hAnsi="Book Antiqua" w:cs="Book Antiqua"/>
          <w:color w:val="000000"/>
        </w:rPr>
        <w:t>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T</w:t>
      </w:r>
      <w:r w:rsidRPr="00D4619C">
        <w:rPr>
          <w:rFonts w:ascii="Book Antiqua" w:eastAsia="Book Antiqua" w:hAnsi="Book Antiqua" w:cs="Book Antiqua"/>
          <w:color w:val="000000"/>
        </w:rPr>
        <w:t>ri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eatur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sig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mp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z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llow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r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ublic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ear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>P</w:t>
      </w:r>
      <w:r w:rsidRPr="00D4619C">
        <w:rPr>
          <w:rFonts w:ascii="Book Antiqua" w:eastAsia="Book Antiqua" w:hAnsi="Book Antiqua" w:cs="Book Antiqua"/>
          <w:color w:val="000000"/>
        </w:rPr>
        <w:t>rima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0C66C7">
        <w:rPr>
          <w:rFonts w:ascii="Book Antiqua" w:eastAsia="Book Antiqua" w:hAnsi="Book Antiqua" w:cs="Book Antiqua"/>
          <w:i/>
          <w:iCs/>
          <w:color w:val="000000"/>
        </w:rPr>
        <w:t>i.e</w:t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3</w:t>
      </w:r>
      <w:r w:rsidRPr="00D4619C">
        <w:rPr>
          <w:rFonts w:ascii="Book Antiqua" w:eastAsia="Book Antiqua" w:hAnsi="Book Antiqua" w:cs="Book Antiqua"/>
          <w:color w:val="000000"/>
        </w:rPr>
        <w:t>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>S</w:t>
      </w:r>
      <w:r w:rsidRPr="00D4619C">
        <w:rPr>
          <w:rFonts w:ascii="Book Antiqua" w:eastAsia="Book Antiqua" w:hAnsi="Book Antiqua" w:cs="Book Antiqua"/>
          <w:color w:val="000000"/>
        </w:rPr>
        <w:t>econda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>(</w:t>
      </w:r>
      <w:proofErr w:type="spellStart"/>
      <w:r w:rsidRPr="00D4619C">
        <w:rPr>
          <w:rFonts w:ascii="Book Antiqua" w:eastAsia="Book Antiqua" w:hAnsi="Book Antiqua" w:cs="Book Antiqua"/>
          <w:color w:val="000000"/>
        </w:rPr>
        <w:t>i</w:t>
      </w:r>
      <w:proofErr w:type="spellEnd"/>
      <w:r w:rsidRPr="00D4619C">
        <w:rPr>
          <w:rFonts w:ascii="Book Antiqua" w:eastAsia="Book Antiqua" w:hAnsi="Book Antiqua" w:cs="Book Antiqua"/>
          <w:color w:val="000000"/>
        </w:rPr>
        <w:t>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>(</w:t>
      </w:r>
      <w:r w:rsidRPr="00D4619C">
        <w:rPr>
          <w:rFonts w:ascii="Book Antiqua" w:eastAsia="Book Antiqua" w:hAnsi="Book Antiqua" w:cs="Book Antiqua"/>
          <w:color w:val="000000"/>
        </w:rPr>
        <w:t>ii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E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dicat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itis)</w:t>
      </w:r>
      <w:r w:rsidR="002D2627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iii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umb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ver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AEs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j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leeding</w:t>
      </w:r>
      <w:r w:rsidR="002D2627">
        <w:rPr>
          <w:rFonts w:ascii="Book Antiqua" w:eastAsia="Book Antiqua" w:hAnsi="Book Antiqua" w:cs="Book Antiqua"/>
          <w:color w:val="000000"/>
        </w:rPr>
        <w:t>, 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iv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rel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rameter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0B5CCD8C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02463799" w14:textId="0533E8F1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i/>
          <w:iCs/>
        </w:rPr>
      </w:pP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Quality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assessment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</w:p>
    <w:p w14:paraId="5ACFA3D9" w14:textId="1C9B7D82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lastRenderedPageBreak/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chra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“risk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ias”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o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ewcastle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Ottaw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a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NOS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mploy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ess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hodolog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qua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/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&lt;EndNote&gt;&lt;Cite&gt;&lt;RecNum&gt;0&lt;/RecNum&gt;&lt;Note&gt; Cochrane Handbook for Systematic Reviews of Interventions [Internet]. Available from https://training.cochrane.org/handbook&lt;/Note&gt;&lt;DisplayText&gt;&lt;style face="superscript"&gt;[11]&lt;/style&gt;&lt;/DisplayText&gt;&lt;/Cite&gt;&lt;/EndNote&gt;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11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crepanc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vestigato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olv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sensu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cussion.</w:t>
      </w:r>
    </w:p>
    <w:p w14:paraId="6ACDAFAC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6FD94348" w14:textId="5CBC332D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i/>
          <w:iCs/>
        </w:rPr>
      </w:pP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Statistical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analysis</w:t>
      </w:r>
    </w:p>
    <w:p w14:paraId="7CF70D46" w14:textId="7351CC59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Review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a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.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RevMan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til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z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trac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t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termi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dd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io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ORs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95%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fid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terval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CIs)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terogene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termin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spec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e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lot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chra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Q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s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²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tistic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Q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&lt;0.1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side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gnificant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cor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chra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ndbook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ystema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view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terventio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</w:t>
      </w:r>
      <w:hyperlink r:id="rId8" w:history="1">
        <w:r w:rsidRPr="00D4619C">
          <w:rPr>
            <w:rFonts w:ascii="Book Antiqua" w:eastAsia="Book Antiqua" w:hAnsi="Book Antiqua" w:cs="Book Antiqua"/>
            <w:color w:val="000000"/>
          </w:rPr>
          <w:t>https://training.cochrane.org/handbook</w:t>
        </w:r>
      </w:hyperlink>
      <w:r w:rsidRPr="00D4619C">
        <w:rPr>
          <w:rFonts w:ascii="Book Antiqua" w:eastAsia="Book Antiqua" w:hAnsi="Book Antiqua" w:cs="Book Antiqua"/>
          <w:color w:val="000000"/>
        </w:rPr>
        <w:t>)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²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alu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tegor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&lt;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0%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w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terogeneity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0</w:t>
      </w:r>
      <w:r w:rsidR="001549F2" w:rsidRPr="00D4619C">
        <w:rPr>
          <w:rFonts w:ascii="Book Antiqua" w:eastAsia="Book Antiqua" w:hAnsi="Book Antiqua" w:cs="Book Antiqua"/>
          <w:color w:val="000000"/>
        </w:rPr>
        <w:t>%-</w:t>
      </w:r>
      <w:r w:rsidRPr="00D4619C">
        <w:rPr>
          <w:rFonts w:ascii="Book Antiqua" w:eastAsia="Book Antiqua" w:hAnsi="Book Antiqua" w:cs="Book Antiqua"/>
          <w:color w:val="000000"/>
        </w:rPr>
        <w:t>50%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er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terogeneity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&gt;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0%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stanti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terogeneity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&gt;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5%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ig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terogeneit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2CC53AD4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256EAF5C" w14:textId="77777777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t>RESULTS</w:t>
      </w:r>
    </w:p>
    <w:p w14:paraId="224A15D2" w14:textId="154AF21F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Patient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baseline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features</w:t>
      </w:r>
    </w:p>
    <w:p w14:paraId="0F33D203" w14:textId="76C0D2AD" w:rsidR="00A77B3E" w:rsidRPr="00D4619C" w:rsidRDefault="00BD37F9" w:rsidP="00D4619C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4619C">
        <w:rPr>
          <w:rFonts w:ascii="Book Antiqua" w:eastAsia="Book Antiqua" w:hAnsi="Book Antiqua" w:cs="Book Antiqua"/>
          <w:color w:val="000000"/>
        </w:rPr>
        <w:t>Detail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lec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lin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g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verall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1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iti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lected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ul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plicat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view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ri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rrelev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nstanda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cord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317F19">
        <w:rPr>
          <w:rFonts w:ascii="Book Antiqua" w:eastAsia="Book Antiqua" w:hAnsi="Book Antiqua" w:cs="Book Antiqua"/>
          <w:color w:val="000000"/>
        </w:rPr>
        <w:t>whi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volv</w:t>
      </w:r>
      <w:r w:rsidR="00317F19">
        <w:rPr>
          <w:rFonts w:ascii="Book Antiqua" w:eastAsia="Book Antiqua" w:hAnsi="Book Antiqua" w:cs="Book Antiqua"/>
          <w:color w:val="000000"/>
        </w:rPr>
        <w:t>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R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trosp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als</w:t>
      </w:r>
      <w:r w:rsidR="0072134A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DYW1pbGxlcmk8L0F1dGhvcj48WWVhcj4yMDIxPC9ZZWFy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</w:fldData>
        </w:fldChar>
      </w:r>
      <w:r w:rsidR="00593B0F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593B0F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DYW1pbGxlcmk8L0F1dGhvcj48WWVhcj4yMDIxPC9ZZWFy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</w:fldData>
        </w:fldChar>
      </w:r>
      <w:r w:rsidR="00593B0F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593B0F" w:rsidRPr="00D4619C">
        <w:rPr>
          <w:rFonts w:ascii="Book Antiqua" w:eastAsia="Book Antiqua" w:hAnsi="Book Antiqua" w:cs="Book Antiqua"/>
          <w:color w:val="000000"/>
        </w:rPr>
      </w:r>
      <w:r w:rsidR="00593B0F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2134A" w:rsidRPr="00D4619C">
        <w:rPr>
          <w:rFonts w:ascii="Book Antiqua" w:eastAsia="Book Antiqua" w:hAnsi="Book Antiqua" w:cs="Book Antiqua"/>
          <w:color w:val="000000"/>
        </w:rPr>
      </w:r>
      <w:r w:rsidR="0072134A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593B0F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12</w:t>
      </w:r>
      <w:r w:rsidR="001549F2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-</w:t>
      </w:r>
      <w:r w:rsidR="00593B0F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17]</w:t>
      </w:r>
      <w:r w:rsidR="0072134A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184CAF" w:rsidRPr="00D4619C">
        <w:rPr>
          <w:rFonts w:ascii="Book Antiqua" w:eastAsia="Book Antiqua" w:hAnsi="Book Antiqua" w:cs="Book Antiqua"/>
          <w:color w:val="FF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ver</w:t>
      </w:r>
      <w:r w:rsidR="00317F19">
        <w:rPr>
          <w:rFonts w:ascii="Book Antiqua" w:eastAsia="Book Antiqua" w:hAnsi="Book Antiqua" w:cs="Book Antiqua"/>
          <w:color w:val="000000"/>
        </w:rPr>
        <w:t>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4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i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eatur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mmar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qua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ess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pic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g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gnific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c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u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g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x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meric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317F19">
        <w:rPr>
          <w:rFonts w:ascii="Book Antiqua" w:eastAsia="Book Antiqua" w:hAnsi="Book Antiqua" w:cs="Book Antiqua"/>
          <w:color w:val="000000"/>
        </w:rPr>
        <w:t>S</w:t>
      </w:r>
      <w:r w:rsidRPr="00D4619C">
        <w:rPr>
          <w:rFonts w:ascii="Book Antiqua" w:eastAsia="Book Antiqua" w:hAnsi="Book Antiqua" w:cs="Book Antiqua"/>
          <w:color w:val="000000"/>
        </w:rPr>
        <w:t>ocie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317F19">
        <w:rPr>
          <w:rFonts w:ascii="Book Antiqua" w:eastAsia="Book Antiqua" w:hAnsi="Book Antiqua" w:cs="Book Antiqua"/>
          <w:color w:val="000000"/>
        </w:rPr>
        <w:t>A</w:t>
      </w:r>
      <w:r w:rsidRPr="00D4619C">
        <w:rPr>
          <w:rFonts w:ascii="Book Antiqua" w:eastAsia="Book Antiqua" w:hAnsi="Book Antiqua" w:cs="Book Antiqua"/>
          <w:color w:val="000000"/>
        </w:rPr>
        <w:t>nesthesiologis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ASA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assific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vio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terventions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LdW1iaGFyaTwvQXV0aG9yPjxZZWFyPjIwMTU8L1llYXI+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LdW1iaGFyaTwvQXV0aG9yPjxZZWFyPjIwMTU8L1llYXI+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18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tail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qua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alu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tem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en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.</w:t>
      </w:r>
      <w:r w:rsidR="00255A73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L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S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gnificant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duced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is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n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8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omach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n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7c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omach.</w:t>
      </w:r>
    </w:p>
    <w:p w14:paraId="24195FCE" w14:textId="77777777" w:rsidR="001549F2" w:rsidRPr="00D4619C" w:rsidRDefault="001549F2" w:rsidP="00D4619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520C83D2" w14:textId="67B1B14C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success</w:t>
      </w:r>
    </w:p>
    <w:p w14:paraId="4529FB1C" w14:textId="1DC134B6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lastRenderedPageBreak/>
        <w:t>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llow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ckard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or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t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vail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Fig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over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1,</w:t>
      </w:r>
      <w:r w:rsidR="002978EE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95%C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46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.1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1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%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stra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1.19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Pr="00D4619C">
        <w:rPr>
          <w:rFonts w:ascii="Book Antiqua" w:eastAsia="Book Antiqua" w:hAnsi="Book Antiqua" w:cs="Book Antiqua"/>
          <w:color w:val="000000"/>
        </w:rPr>
        <w:t>0.3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.73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7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%)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x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8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Pr="00D4619C">
        <w:rPr>
          <w:rFonts w:ascii="Book Antiqua" w:eastAsia="Book Antiqua" w:hAnsi="Book Antiqua" w:cs="Book Antiqua"/>
          <w:color w:val="000000"/>
        </w:rPr>
        <w:t>0.3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.49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78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%)]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refor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w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tistic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gnific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s.</w:t>
      </w:r>
      <w:r w:rsidR="00255A73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7693499E" w14:textId="170A39DC" w:rsidR="00A77B3E" w:rsidRPr="00D4619C" w:rsidRDefault="00BD37F9" w:rsidP="00D4619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F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en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ckard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o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quantit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ariabl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o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.7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86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.4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.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6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.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9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.7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3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o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.3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74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.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.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5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.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.0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3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vi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ckard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or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hi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ls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ckard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o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8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9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14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2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7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42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3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81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98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milar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o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8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0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42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9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7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51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93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929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.</w:t>
      </w:r>
    </w:p>
    <w:p w14:paraId="0B7C3A8C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37DEC1FC" w14:textId="6EE89B6D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Procedure</w:t>
      </w:r>
      <w:r w:rsidR="001549F2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related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outcomes</w:t>
      </w:r>
    </w:p>
    <w:p w14:paraId="77C4B211" w14:textId="24A663C1" w:rsidR="00A77B3E" w:rsidRPr="00D4619C" w:rsidRDefault="00BD37F9" w:rsidP="00D4619C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Operativ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time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r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vail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2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9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6.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3.1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6.50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8.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3.2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5.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6.2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2.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5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2.4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7.28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</w:t>
      </w:r>
      <w:r w:rsidR="00CE093E"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7.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.2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0.6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.02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4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6.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1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5.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6.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8.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4.0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.78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bvious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</w:t>
      </w:r>
      <w:r w:rsidR="00676349">
        <w:rPr>
          <w:rFonts w:ascii="Book Antiqua" w:eastAsia="Book Antiqua" w:hAnsi="Book Antiqua" w:cs="Book Antiqua"/>
          <w:color w:val="000000"/>
        </w:rPr>
        <w:t>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(Figure 4)</w:t>
      </w:r>
      <w:r w:rsidRPr="00D4619C">
        <w:rPr>
          <w:rFonts w:ascii="Book Antiqua" w:eastAsia="Book Antiqua" w:hAnsi="Book Antiqua" w:cs="Book Antiqua"/>
          <w:color w:val="000000"/>
        </w:rPr>
        <w:t>.</w:t>
      </w:r>
    </w:p>
    <w:p w14:paraId="51605A55" w14:textId="77777777" w:rsidR="001549F2" w:rsidRPr="00D4619C" w:rsidRDefault="001549F2" w:rsidP="00D4619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FF027FE" w14:textId="708241F7" w:rsidR="00A77B3E" w:rsidRPr="00D4619C" w:rsidRDefault="001549F2" w:rsidP="00D4619C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4619C">
        <w:rPr>
          <w:rFonts w:ascii="Book Antiqua" w:hAnsi="Book Antiqua" w:cs="Book Antiqua"/>
          <w:b/>
          <w:bCs/>
          <w:color w:val="000000"/>
          <w:lang w:eastAsia="zh-CN"/>
        </w:rPr>
        <w:t>L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ength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myotomy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R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retrosp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nvolv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42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cas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meta</w:t>
      </w:r>
      <w:r w:rsidRPr="00D4619C">
        <w:rPr>
          <w:rFonts w:ascii="Book Antiqua" w:eastAsia="Book Antiqua" w:hAnsi="Book Antiqua" w:cs="Book Antiqua"/>
          <w:color w:val="000000"/>
        </w:rPr>
        <w:t>-</w:t>
      </w:r>
      <w:r w:rsidR="00BD37F9" w:rsidRPr="00D4619C">
        <w:rPr>
          <w:rFonts w:ascii="Book Antiqua" w:eastAsia="Book Antiqua" w:hAnsi="Book Antiqua" w:cs="Book Antiqua"/>
          <w:color w:val="000000"/>
        </w:rPr>
        <w:t>analyze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18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cas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4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cas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group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nclu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p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gastr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myotom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11.1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.0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11.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3.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11.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.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c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respectivel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m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e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8.4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.1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8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.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10.1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54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7.9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.4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8.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.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c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respective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gastro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lastRenderedPageBreak/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.4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70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3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1.4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3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1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.8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6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c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respectivel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follow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valu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obtain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i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tudies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re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tudi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6.0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69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6.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6.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c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respectively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f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tudi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3.8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61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4.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9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5.6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14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4.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.7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4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c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respectively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gastr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fou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tudi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.2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41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.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3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1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.7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7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c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respectively.</w:t>
      </w:r>
    </w:p>
    <w:p w14:paraId="50299372" w14:textId="77777777" w:rsidR="001549F2" w:rsidRPr="00D4619C" w:rsidRDefault="001549F2" w:rsidP="00D4619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B3B11D1" w14:textId="6EFE0717" w:rsidR="00A77B3E" w:rsidRPr="00D4619C" w:rsidRDefault="00BD37F9" w:rsidP="00D4619C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Manometry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outcomes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s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vail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u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0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5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dividual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es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sur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v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s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3.0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.7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2.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2.9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2.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.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9.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.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mH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al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1.9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4.9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4.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.2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3.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.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1.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4.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mH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.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s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v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9.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6.5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.01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9.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8.5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2.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.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.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.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mH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s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v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1.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.5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7.4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.69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6.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.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1.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.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5.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mH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.</w:t>
      </w:r>
    </w:p>
    <w:p w14:paraId="660A59D9" w14:textId="77777777" w:rsidR="001549F2" w:rsidRPr="00D4619C" w:rsidRDefault="001549F2" w:rsidP="00D4619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342750E6" w14:textId="627EC8DD" w:rsidR="00A77B3E" w:rsidRPr="00D4619C" w:rsidRDefault="00BD37F9" w:rsidP="00D4619C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Integrated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549F2" w:rsidRPr="00D4619C">
        <w:rPr>
          <w:rFonts w:ascii="Book Antiqua" w:hAnsi="Book Antiqua" w:cs="Book Antiqua"/>
          <w:b/>
          <w:bCs/>
          <w:color w:val="000000"/>
          <w:lang w:eastAsia="zh-CN"/>
        </w:rPr>
        <w:t>r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elaxation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549F2" w:rsidRPr="00D4619C">
        <w:rPr>
          <w:rFonts w:ascii="Book Antiqua" w:hAnsi="Book Antiqua" w:cs="Book Antiqua"/>
          <w:b/>
          <w:bCs/>
          <w:color w:val="000000"/>
          <w:lang w:eastAsia="zh-CN"/>
        </w:rPr>
        <w:t>p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ressure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1549F2" w:rsidRPr="00D4619C">
        <w:rPr>
          <w:rFonts w:ascii="Book Antiqua" w:eastAsia="Book Antiqua" w:hAnsi="Book Antiqua" w:cs="Book Antiqua"/>
          <w:color w:val="000000"/>
        </w:rPr>
        <w:t>integrated relaxation pressure (IRP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vail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6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re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1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dividual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es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R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sur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vel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R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1.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.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mH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8.5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1.0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mH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alu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3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.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mH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6.4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.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mHg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R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v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8.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.9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9.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.6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.4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.3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mH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s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v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.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.0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.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8.6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3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mH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.</w:t>
      </w:r>
    </w:p>
    <w:p w14:paraId="34ECB40E" w14:textId="77777777" w:rsidR="001549F2" w:rsidRPr="00D4619C" w:rsidRDefault="001549F2" w:rsidP="00D4619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63575674" w14:textId="4E41ADEE" w:rsidR="00A77B3E" w:rsidRPr="00D4619C" w:rsidRDefault="00255A73" w:rsidP="00D4619C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esophagitis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="00BD37F9"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fou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differ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esophagit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procedur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(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="00BD37F9" w:rsidRPr="00D4619C">
        <w:rPr>
          <w:rFonts w:ascii="Book Antiqua" w:eastAsia="Book Antiqua" w:hAnsi="Book Antiqua" w:cs="Book Antiqua"/>
          <w:color w:val="000000"/>
        </w:rPr>
        <w:t>1.21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="00BD37F9" w:rsidRPr="00D4619C">
        <w:rPr>
          <w:rFonts w:ascii="Book Antiqua" w:eastAsia="Book Antiqua" w:hAnsi="Book Antiqua" w:cs="Book Antiqua"/>
          <w:color w:val="000000"/>
        </w:rPr>
        <w:t>0.76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="00BD37F9" w:rsidRPr="00D4619C">
        <w:rPr>
          <w:rFonts w:ascii="Book Antiqua" w:eastAsia="Book Antiqua" w:hAnsi="Book Antiqua" w:cs="Book Antiqua"/>
          <w:color w:val="000000"/>
        </w:rPr>
        <w:t>1.91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="00BD37F9" w:rsidRPr="00D4619C">
        <w:rPr>
          <w:rFonts w:ascii="Book Antiqua" w:eastAsia="Book Antiqua" w:hAnsi="Book Antiqua" w:cs="Book Antiqua"/>
          <w:color w:val="000000"/>
        </w:rPr>
        <w:t>0.42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</w:t>
      </w:r>
      <w:r w:rsidR="00BD37F9"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BD37F9"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9%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bstra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="00BD37F9" w:rsidRPr="00D4619C">
        <w:rPr>
          <w:rFonts w:ascii="Book Antiqua" w:eastAsia="Book Antiqua" w:hAnsi="Book Antiqua" w:cs="Book Antiqua"/>
          <w:color w:val="000000"/>
        </w:rPr>
        <w:t>0.7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="00BD37F9" w:rsidRPr="00D4619C">
        <w:rPr>
          <w:rFonts w:ascii="Book Antiqua" w:eastAsia="Book Antiqua" w:hAnsi="Book Antiqua" w:cs="Book Antiqua"/>
          <w:color w:val="000000"/>
        </w:rPr>
        <w:t>0.40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="00BD37F9" w:rsidRPr="00D4619C">
        <w:rPr>
          <w:rFonts w:ascii="Book Antiqua" w:eastAsia="Book Antiqua" w:hAnsi="Book Antiqua" w:cs="Book Antiqua"/>
          <w:color w:val="000000"/>
        </w:rPr>
        <w:t>1.47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="00BD37F9" w:rsidRPr="00D4619C">
        <w:rPr>
          <w:rFonts w:ascii="Book Antiqua" w:eastAsia="Book Antiqua" w:hAnsi="Book Antiqua" w:cs="Book Antiqua"/>
          <w:color w:val="000000"/>
        </w:rPr>
        <w:t>0.43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</w:t>
      </w:r>
      <w:r w:rsidR="00BD37F9"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BD37F9"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%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lastRenderedPageBreak/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fu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ex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="00BD37F9" w:rsidRPr="00D4619C">
        <w:rPr>
          <w:rFonts w:ascii="Book Antiqua" w:eastAsia="Book Antiqua" w:hAnsi="Book Antiqua" w:cs="Book Antiqua"/>
          <w:color w:val="000000"/>
        </w:rPr>
        <w:t>1.91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="00BD37F9" w:rsidRPr="00D4619C">
        <w:rPr>
          <w:rFonts w:ascii="Book Antiqua" w:eastAsia="Book Antiqua" w:hAnsi="Book Antiqua" w:cs="Book Antiqua"/>
          <w:color w:val="000000"/>
        </w:rPr>
        <w:t>0.98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="00BD37F9" w:rsidRPr="00D4619C">
        <w:rPr>
          <w:rFonts w:ascii="Book Antiqua" w:eastAsia="Book Antiqua" w:hAnsi="Book Antiqua" w:cs="Book Antiqua"/>
          <w:color w:val="000000"/>
        </w:rPr>
        <w:t>3.75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="00BD37F9" w:rsidRPr="00D4619C">
        <w:rPr>
          <w:rFonts w:ascii="Book Antiqua" w:eastAsia="Book Antiqua" w:hAnsi="Book Antiqua" w:cs="Book Antiqua"/>
          <w:color w:val="000000"/>
        </w:rPr>
        <w:t>0.0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</w:t>
      </w:r>
      <w:r w:rsidR="00BD37F9"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BD37F9"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%)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low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heterogene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found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Henc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random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fixed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="00BD37F9" w:rsidRPr="00D4619C">
        <w:rPr>
          <w:rFonts w:ascii="Book Antiqua" w:eastAsia="Book Antiqua" w:hAnsi="Book Antiqua" w:cs="Book Antiqua"/>
          <w:color w:val="000000"/>
        </w:rPr>
        <w:t>effe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model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yiel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dent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resul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(Fig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5A).</w:t>
      </w:r>
    </w:p>
    <w:p w14:paraId="77C45AE5" w14:textId="77777777" w:rsidR="001549F2" w:rsidRPr="00D4619C" w:rsidRDefault="001549F2" w:rsidP="00D4619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289C843F" w14:textId="329C7901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AEs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id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tail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rel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ath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corded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ospitaliz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w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D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-</w:t>
      </w:r>
      <w:r w:rsidRPr="00D4619C">
        <w:rPr>
          <w:rFonts w:ascii="Book Antiqua" w:eastAsia="Book Antiqua" w:hAnsi="Book Antiqua" w:cs="Book Antiqua"/>
          <w:color w:val="000000"/>
        </w:rPr>
        <w:t>0.0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.3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1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55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4%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stra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D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20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.2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65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39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x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D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-</w:t>
      </w:r>
      <w:r w:rsidRPr="00D4619C">
        <w:rPr>
          <w:rFonts w:ascii="Book Antiqua" w:eastAsia="Book Antiqua" w:hAnsi="Book Antiqua" w:cs="Book Antiqua"/>
          <w:color w:val="000000"/>
        </w:rPr>
        <w:t>0.16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.4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10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23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2%)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terogene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tec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Fig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B)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id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j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lee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mila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1.25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Pr="00D4619C">
        <w:rPr>
          <w:rFonts w:ascii="Book Antiqua" w:eastAsia="Book Antiqua" w:hAnsi="Book Antiqua" w:cs="Book Antiqua"/>
          <w:color w:val="000000"/>
        </w:rPr>
        <w:t>0.58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.71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5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%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Fig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C)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c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main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tistic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gnific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nsitiv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ses.</w:t>
      </w:r>
    </w:p>
    <w:p w14:paraId="178A3224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2BB24CF8" w14:textId="77777777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t>DISCUSSION</w:t>
      </w:r>
    </w:p>
    <w:p w14:paraId="723FA147" w14:textId="65FABDB1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i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ritic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es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vail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trosp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r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nding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o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pproach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qu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e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qui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duc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r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terogene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ro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w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rehens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nsitiv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sist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ima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nding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ublic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i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tected.</w:t>
      </w:r>
    </w:p>
    <w:p w14:paraId="0E1B232C" w14:textId="68FA02BC" w:rsidR="00A77B3E" w:rsidRPr="00D4619C" w:rsidRDefault="00BD37F9" w:rsidP="00D4619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wa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teg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aborators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/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Ortega&lt;/Author&gt;&lt;Year&gt;1980&lt;/Year&gt;&lt;RecNum&gt;435&lt;/RecNum&gt;&lt;DisplayText&gt;&lt;style face="superscript"&gt;[19]&lt;/style&gt;&lt;/DisplayText&gt;&lt;record&gt;&lt;rec-number&gt;435&lt;/rec-number&gt;&lt;foreign-keys&gt;&lt;key app="EN" db-id="tsdvtdf01fevd1eaaw0xssd75w9vz5est5zx" timestamp="1643181558"&gt;435&lt;/key&gt;&lt;/foreign-keys&gt;&lt;ref-type name="Journal Article"&gt;17&lt;/ref-type&gt;&lt;contributors&gt;&lt;authors&gt;&lt;author&gt;Ortega, J. A.&lt;/author&gt;&lt;author&gt;Madureri, V.&lt;/author&gt;&lt;author&gt;Perez, L.&lt;/author&gt;&lt;/authors&gt;&lt;/contributors&gt;&lt;titles&gt;&lt;title&gt;Endoscopic myotomy in the treatment of achalasia&lt;/title&gt;&lt;secondary-title&gt;Gastrointest Endosc&lt;/secondary-title&gt;&lt;alt-title&gt;Gastrointestinal endoscopy&lt;/alt-title&gt;&lt;/titles&gt;&lt;periodical&gt;&lt;full-title&gt;Gastrointest Endosc&lt;/full-title&gt;&lt;abbr-1&gt;Gastrointestinal endoscopy&lt;/abbr-1&gt;&lt;/periodical&gt;&lt;alt-periodical&gt;&lt;full-title&gt;Gastrointest Endosc&lt;/full-title&gt;&lt;abbr-1&gt;Gastrointestinal endoscopy&lt;/abbr-1&gt;&lt;/alt-periodical&gt;&lt;pages&gt;8-10&lt;/pages&gt;&lt;volume&gt;26&lt;/volume&gt;&lt;number&gt;1&lt;/number&gt;&lt;edition&gt;1980/02/01&lt;/edition&gt;&lt;keywords&gt;&lt;keyword&gt;Animals&lt;/keyword&gt;&lt;keyword&gt;Dogs&lt;/keyword&gt;&lt;keyword&gt;Electrosurgery/*methods&lt;/keyword&gt;&lt;keyword&gt;Esophageal Achalasia&lt;/keyword&gt;&lt;keyword&gt;*Esophagoscopy&lt;/keyword&gt;&lt;keyword&gt;Follow-Up Studies&lt;/keyword&gt;&lt;keyword&gt;Humans&lt;/keyword&gt;&lt;keyword&gt;Surgical Instruments&lt;/keyword&gt;&lt;/keywords&gt;&lt;dates&gt;&lt;year&gt;1980&lt;/year&gt;&lt;pub-dates&gt;&lt;date&gt;Feb&lt;/date&gt;&lt;/pub-dates&gt;&lt;/dates&gt;&lt;isbn&gt;0016-5107 (Print)&amp;#xD;0016-5107&lt;/isbn&gt;&lt;accession-num&gt;7358270&lt;/accession-num&gt;&lt;urls&gt;&lt;/urls&gt;&lt;electronic-resource-num&gt;10.1016/s0016-5107(80)73249-2&lt;/electronic-resource-num&gt;&lt;remote-database-provider&gt;NLM&lt;/remote-database-provider&gt;&lt;language&gt;eng&lt;/language&gt;&lt;/record&gt;&lt;/Cite&gt;&lt;/EndNote&gt;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19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lectrosurg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nif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til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sec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w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oset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o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ipula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ti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on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evertheles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re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rio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lication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andoned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por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srich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aborators</w:t>
      </w:r>
      <w:r w:rsidR="00D15B1D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QYXNyaWNoYTwvQXV0aG9yPjxZZWFyPjIwMDc8L1llYXI+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</w:fldData>
        </w:fldChar>
      </w:r>
      <w:r w:rsidR="00593B0F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593B0F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QYXNyaWNoYTwvQXV0aG9yPjxZZWFyPjIwMDc8L1llYXI+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</w:fldData>
        </w:fldChar>
      </w:r>
      <w:r w:rsidR="00593B0F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593B0F" w:rsidRPr="00D4619C">
        <w:rPr>
          <w:rFonts w:ascii="Book Antiqua" w:eastAsia="Book Antiqua" w:hAnsi="Book Antiqua" w:cs="Book Antiqua"/>
          <w:color w:val="000000"/>
        </w:rPr>
      </w:r>
      <w:r w:rsidR="00593B0F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D15B1D" w:rsidRPr="00D4619C">
        <w:rPr>
          <w:rFonts w:ascii="Book Antiqua" w:eastAsia="Book Antiqua" w:hAnsi="Book Antiqua" w:cs="Book Antiqua"/>
          <w:color w:val="000000"/>
        </w:rPr>
      </w:r>
      <w:r w:rsidR="00D15B1D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593B0F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20]</w:t>
      </w:r>
      <w:r w:rsidR="00D15B1D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184CAF" w:rsidRPr="00D4619C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0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3A64C1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igs</w:t>
      </w:r>
      <w:r w:rsidR="003A64C1">
        <w:rPr>
          <w:rFonts w:ascii="Book Antiqua" w:eastAsia="Book Antiqua" w:hAnsi="Book Antiqua" w:cs="Book Antiqua"/>
          <w:color w:val="000000"/>
        </w:rPr>
        <w:t xml:space="preserve"> 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tiliz</w:t>
      </w:r>
      <w:r w:rsidR="003A64C1">
        <w:rPr>
          <w:rFonts w:ascii="Book Antiqua" w:eastAsia="Book Antiqua" w:hAnsi="Book Antiqua" w:cs="Book Antiqua"/>
          <w:color w:val="000000"/>
        </w:rPr>
        <w:t>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mucos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unn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0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aborators</w:t>
      </w:r>
      <w:r w:rsidR="005F2373" w:rsidRPr="00D4619C">
        <w:rPr>
          <w:rFonts w:ascii="Book Antiqua" w:eastAsia="Book Antiqua" w:hAnsi="Book Antiqua" w:cs="Book Antiqua"/>
          <w:color w:val="000000"/>
        </w:rPr>
        <w:fldChar w:fldCharType="begin"/>
      </w:r>
      <w:r w:rsidR="00F02BFC" w:rsidRPr="00D4619C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Inoue&lt;/Author&gt;&lt;Year&gt;2010&lt;/Year&gt;&lt;RecNum&gt;437&lt;/RecNum&gt;&lt;DisplayText&gt;&lt;style face="superscript"&gt;[3]&lt;/style&gt;&lt;/DisplayText&gt;&lt;record&gt;&lt;rec-number&gt;437&lt;/rec-number&gt;&lt;foreign-keys&gt;&lt;key app="EN" db-id="tsdvtdf01fevd1eaaw0xssd75w9vz5est5zx" timestamp="1643181685"&gt;437&lt;/key&gt;&lt;/foreign-keys&gt;&lt;ref-type name="Journal Article"&gt;17&lt;/ref-type&gt;&lt;contributors&gt;&lt;authors&gt;&lt;author&gt;Inoue, H.&lt;/author&gt;&lt;author&gt;Minami, H.&lt;/author&gt;&lt;author&gt;Kobayashi, Y.&lt;/author&gt;&lt;author&gt;Sato, Y.&lt;/author&gt;&lt;author&gt;Kaga, M.&lt;/author&gt;&lt;author&gt;Suzuki, M.&lt;/author&gt;&lt;author&gt;Satodate, H.&lt;/author&gt;&lt;author&gt;Odaka, N.&lt;/author&gt;&lt;author&gt;Itoh, H.&lt;/author&gt;&lt;author&gt;Kudo, S.&lt;/author&gt;&lt;/authors&gt;&lt;/contributors&gt;&lt;auth-address&gt;Digestive Disease Center, Showa University Northern Yokohama Hospital, Yokohama 224-8503 Japan. haruinoue777@yahoo.co.jp&lt;/auth-address&gt;&lt;titles&gt;&lt;title&gt;Peroral endoscopic myotomy (POEM) for esophageal achalasia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65-71&lt;/pages&gt;&lt;volume&gt;42&lt;/volume&gt;&lt;number&gt;4&lt;/number&gt;&lt;edition&gt;2010/04/01&lt;/edition&gt;&lt;keywords&gt;&lt;keyword&gt;Adult&lt;/keyword&gt;&lt;keyword&gt;Esophageal Achalasia/*surgery&lt;/keyword&gt;&lt;keyword&gt;*Esophagoscopy&lt;/keyword&gt;&lt;keyword&gt;Esophagus/*surgery&lt;/keyword&gt;&lt;keyword&gt;Female&lt;/keyword&gt;&lt;keyword&gt;Humans&lt;/keyword&gt;&lt;keyword&gt;Male&lt;/keyword&gt;&lt;/keywords&gt;&lt;dates&gt;&lt;year&gt;2010&lt;/year&gt;&lt;pub-dates&gt;&lt;date&gt;Apr&lt;/date&gt;&lt;/pub-dates&gt;&lt;/dates&gt;&lt;isbn&gt;0013-726x&lt;/isbn&gt;&lt;accession-num&gt;20354937&lt;/accession-num&gt;&lt;urls&gt;&lt;/urls&gt;&lt;electronic-resource-num&gt;10.1055/s-0029-1244080&lt;/electronic-resource-num&gt;&lt;remote-database-provider&gt;NLM&lt;/remote-database-provider&gt;&lt;language&gt;eng&lt;/language&gt;&lt;/record&gt;&lt;/Cite&gt;&lt;/EndNote&gt;</w:instrText>
      </w:r>
      <w:r w:rsidR="005F2373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F02BFC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3]</w:t>
      </w:r>
      <w:r w:rsidR="005F2373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ppli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3A64C1">
        <w:rPr>
          <w:rFonts w:ascii="Book Antiqua" w:eastAsia="Book Antiqua" w:hAnsi="Book Antiqua" w:cs="Book Antiqua"/>
          <w:color w:val="000000"/>
        </w:rPr>
        <w:t>us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v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dividual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h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ceiv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lative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me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.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de)</w:t>
      </w:r>
      <w:r w:rsidR="003A64C1">
        <w:rPr>
          <w:rFonts w:ascii="Book Antiqua" w:eastAsia="Book Antiqua" w:hAnsi="Book Antiqua" w:cs="Book Antiqua"/>
          <w:color w:val="000000"/>
        </w:rPr>
        <w:t xml:space="preserve"> b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6D6005">
        <w:rPr>
          <w:rFonts w:ascii="Book Antiqua" w:eastAsia="Book Antiqua" w:hAnsi="Book Antiqua" w:cs="Book Antiqua"/>
          <w:color w:val="000000"/>
        </w:rPr>
        <w:t>ha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or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</w:t>
      </w:r>
      <w:r w:rsidR="006D6005">
        <w:rPr>
          <w:rFonts w:ascii="Book Antiqua" w:eastAsia="Book Antiqua" w:hAnsi="Book Antiqua" w:cs="Book Antiqua"/>
          <w:color w:val="000000"/>
        </w:rPr>
        <w:t>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</w:t>
      </w:r>
      <w:r w:rsidR="006D6005">
        <w:rPr>
          <w:rFonts w:ascii="Book Antiqua" w:eastAsia="Book Antiqua" w:hAnsi="Book Antiqua" w:cs="Book Antiqua"/>
          <w:color w:val="000000"/>
        </w:rPr>
        <w:t>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s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dergoing</w:t>
      </w:r>
      <w:r w:rsidR="006D6005">
        <w:rPr>
          <w:rFonts w:ascii="Book Antiqua" w:eastAsia="Book Antiqua" w:hAnsi="Book Antiqua" w:cs="Book Antiqua"/>
          <w:color w:val="000000"/>
        </w:rPr>
        <w:t xml:space="preserve"> 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me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)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ga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eagu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commen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lastRenderedPageBreak/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&gt; </w:t>
      </w:r>
      <w:r w:rsidRPr="00D4619C">
        <w:rPr>
          <w:rFonts w:ascii="Book Antiqua" w:eastAsia="Book Antiqua" w:hAnsi="Book Antiqua" w:cs="Book Antiqua"/>
          <w:color w:val="000000"/>
        </w:rPr>
        <w:t>1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avera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ndard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Jbm91ZTwvQXV0aG9yPjxZZWFyPjIwMTQ8L1llYXI+PFJl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Jbm91ZTwvQXV0aG9yPjxZZWFyPjIwMTQ8L1llYXI+PFJl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21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side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merg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ality</w:t>
      </w:r>
      <w:r w:rsidR="006D6005">
        <w:rPr>
          <w:rFonts w:ascii="Book Antiqua" w:eastAsia="Book Antiqua" w:hAnsi="Book Antiqua" w:cs="Book Antiqua"/>
          <w:color w:val="000000"/>
        </w:rPr>
        <w:t xml:space="preserve"> and 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fer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rapeu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6D6005">
        <w:rPr>
          <w:rFonts w:ascii="Book Antiqua" w:eastAsia="Book Antiqua" w:hAnsi="Book Antiqua" w:cs="Book Antiqua"/>
          <w:color w:val="000000"/>
        </w:rPr>
        <w:t xml:space="preserve"> 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w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yp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g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/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Stavropoulos&lt;/Author&gt;&lt;Year&gt;2014&lt;/Year&gt;&lt;RecNum&gt;439&lt;/RecNum&gt;&lt;DisplayText&gt;&lt;style face="superscript"&gt;[22]&lt;/style&gt;&lt;/DisplayText&gt;&lt;record&gt;&lt;rec-number&gt;439&lt;/rec-number&gt;&lt;foreign-keys&gt;&lt;key app="EN" db-id="tsdvtdf01fevd1eaaw0xssd75w9vz5est5zx" timestamp="1643181834"&gt;439&lt;/key&gt;&lt;/foreign-keys&gt;&lt;ref-type name="Journal Article"&gt;17&lt;/ref-type&gt;&lt;contributors&gt;&lt;authors&gt;&lt;author&gt;Stavropoulos, S. N.&lt;/author&gt;&lt;author&gt;Desilets, D. J.&lt;/author&gt;&lt;author&gt;Fuchs, K. H.&lt;/author&gt;&lt;author&gt;Gostout, C. J.&lt;/author&gt;&lt;author&gt;Haber, G.&lt;/author&gt;&lt;author&gt;Inoue, H.&lt;/author&gt;&lt;author&gt;Kochman, M. L.&lt;/author&gt;&lt;author&gt;Modayil, R.&lt;/author&gt;&lt;author&gt;Savides, T.&lt;/author&gt;&lt;author&gt;Scott, D. J.&lt;/author&gt;&lt;author&gt;Swanstrom, L. L.&lt;/author&gt;&lt;author&gt;Vassiliou, M. C.&lt;/author&gt;&lt;/authors&gt;&lt;/contributors&gt;&lt;titles&gt;&lt;title&gt;Per-oral endoscopic myotomy white paper summary&lt;/title&gt;&lt;secondary-title&gt;Gastrointest Endosc&lt;/secondary-title&gt;&lt;alt-title&gt;Gastrointestinal endoscopy&lt;/alt-title&gt;&lt;/titles&gt;&lt;periodical&gt;&lt;full-title&gt;Gastrointest Endosc&lt;/full-title&gt;&lt;abbr-1&gt;Gastrointestinal endoscopy&lt;/abbr-1&gt;&lt;/periodical&gt;&lt;alt-periodical&gt;&lt;full-title&gt;Gastrointest Endosc&lt;/full-title&gt;&lt;abbr-1&gt;Gastrointestinal endoscopy&lt;/abbr-1&gt;&lt;/alt-periodical&gt;&lt;pages&gt;1-15&lt;/pages&gt;&lt;volume&gt;80&lt;/volume&gt;&lt;number&gt;1&lt;/number&gt;&lt;edition&gt;2014/06/22&lt;/edition&gt;&lt;keywords&gt;&lt;keyword&gt;Cardia/*surgery&lt;/keyword&gt;&lt;keyword&gt;Contraindications&lt;/keyword&gt;&lt;keyword&gt;Esophageal Achalasia/diagnosis/*surgery&lt;/keyword&gt;&lt;keyword&gt;Humans&lt;/keyword&gt;&lt;keyword&gt;Natural Orifice Endoscopic Surgery/adverse effects/*methods&lt;/keyword&gt;&lt;keyword&gt;Treatment Outcome&lt;/keyword&gt;&lt;/keywords&gt;&lt;dates&gt;&lt;year&gt;2014&lt;/year&gt;&lt;pub-dates&gt;&lt;date&gt;Jul&lt;/date&gt;&lt;/pub-dates&gt;&lt;/dates&gt;&lt;isbn&gt;0016-5107&lt;/isbn&gt;&lt;accession-num&gt;24950639&lt;/accession-num&gt;&lt;urls&gt;&lt;/urls&gt;&lt;electronic-resource-num&gt;10.1016/j.gie.2014.04.014&lt;/electronic-resource-num&gt;&lt;remote-database-provider&gt;NLM&lt;/remote-database-provider&gt;&lt;language&gt;eng&lt;/language&gt;&lt;/record&gt;&lt;/Cite&gt;&lt;/EndNote&gt;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22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ditio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mising</w:t>
      </w:r>
      <w:r w:rsidR="003A64C1">
        <w:rPr>
          <w:rFonts w:ascii="Book Antiqua" w:eastAsia="Book Antiqua" w:hAnsi="Book Antiqua" w:cs="Book Antiqua"/>
          <w:color w:val="000000"/>
        </w:rPr>
        <w:t xml:space="preserve"> in the 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pas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ti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ilments</w:t>
      </w:r>
      <w:r w:rsidR="003A64C1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voi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domi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isio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ul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du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rg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vasivenes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mpro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sme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valesc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</w:t>
      </w:r>
      <w:r w:rsidR="005F2373" w:rsidRPr="00D4619C">
        <w:rPr>
          <w:rFonts w:ascii="Book Antiqua" w:eastAsia="Book Antiqua" w:hAnsi="Book Antiqua" w:cs="Book Antiqua"/>
          <w:color w:val="000000"/>
        </w:rPr>
        <w:fldChar w:fldCharType="begin"/>
      </w:r>
      <w:r w:rsidR="00593B0F" w:rsidRPr="00D4619C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Cho&lt;/Author&gt;&lt;Year&gt;2018&lt;/Year&gt;&lt;RecNum&gt;440&lt;/RecNum&gt;&lt;DisplayText&gt;&lt;style face="superscript"&gt;[23]&lt;/style&gt;&lt;/DisplayText&gt;&lt;record&gt;&lt;rec-number&gt;440&lt;/rec-number&gt;&lt;foreign-keys&gt;&lt;key app="EN" db-id="tsdvtdf01fevd1eaaw0xssd75w9vz5est5zx" timestamp="1643181897"&gt;440&lt;/key&gt;&lt;/foreign-keys&gt;&lt;ref-type name="Journal Article"&gt;17&lt;/ref-type&gt;&lt;contributors&gt;&lt;authors&gt;&lt;author&gt;Cho, Y. K.&lt;/author&gt;&lt;author&gt;Kim, S. H.&lt;/author&gt;&lt;/authors&gt;&lt;/contributors&gt;&lt;auth-address&gt;Division of Gastroenterology and Hepatology, Department of Internal Medicine, Eulji University College of Medicine, Seoul, Korea.&lt;/auth-address&gt;&lt;titles&gt;&lt;title&gt;Current Status of Peroral Endoscopic Myotomy&lt;/title&gt;&lt;secondary-title&gt;Clin Endosc&lt;/secondary-title&gt;&lt;alt-title&gt;Clinical endoscopy&lt;/alt-title&gt;&lt;/titles&gt;&lt;periodical&gt;&lt;full-title&gt;Clin Endosc&lt;/full-title&gt;&lt;abbr-1&gt;Clinical endoscopy&lt;/abbr-1&gt;&lt;/periodical&gt;&lt;alt-periodical&gt;&lt;full-title&gt;Clin Endosc&lt;/full-title&gt;&lt;abbr-1&gt;Clinical endoscopy&lt;/abbr-1&gt;&lt;/alt-periodical&gt;&lt;pages&gt;13-18&lt;/pages&gt;&lt;volume&gt;51&lt;/volume&gt;&lt;number&gt;1&lt;/number&gt;&lt;edition&gt;2018/02/06&lt;/edition&gt;&lt;keywords&gt;&lt;keyword&gt;Achalasia&lt;/keyword&gt;&lt;keyword&gt;Heller myotomy&lt;/keyword&gt;&lt;keyword&gt;Natural orifice transluminal endoscopic surgery&lt;/keyword&gt;&lt;keyword&gt;Peroral endoscopic myotomy&lt;/keyword&gt;&lt;/keywords&gt;&lt;dates&gt;&lt;year&gt;2018&lt;/year&gt;&lt;pub-dates&gt;&lt;date&gt;Jan&lt;/date&gt;&lt;/pub-dates&gt;&lt;/dates&gt;&lt;isbn&gt;2234-2400 (Print)&amp;#xD;2234-2400&lt;/isbn&gt;&lt;accession-num&gt;29397656&lt;/accession-num&gt;&lt;urls&gt;&lt;/urls&gt;&lt;custom2&gt;PMC5806926&lt;/custom2&gt;&lt;electronic-resource-num&gt;10.5946/ce.2017.165&lt;/electronic-resource-num&gt;&lt;remote-database-provider&gt;NLM&lt;/remote-database-provider&gt;&lt;language&gt;eng&lt;/language&gt;&lt;/record&gt;&lt;/Cite&gt;&lt;/EndNote&gt;</w:instrText>
      </w:r>
      <w:r w:rsidR="005F2373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593B0F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23]</w:t>
      </w:r>
      <w:r w:rsidR="005F2373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reover,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de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vantag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v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HM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Qb25kczwvQXV0aG9yPjxZZWFyPjIwMTk8L1llYXI+PFJl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Qb25kczwvQXV0aG9yPjxZZWFyPjIwMTk8L1llYXI+PFJl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24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domi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u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as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cove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sibi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voi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ene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esthe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ditio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lik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H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vol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EJ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section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LYWhyaWxhczwvQXV0aG9yPjxZZWFyPjIwMTc8L1llYXI+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LYWhyaWxhczwvQXV0aG9yPjxZZWFyPjIwMTc8L1llYXI+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25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74018E" w:rsidRPr="00D4619C">
        <w:rPr>
          <w:rFonts w:ascii="Book Antiqua" w:hAnsi="Book Antiqua"/>
        </w:rPr>
        <w:t xml:space="preserve"> </w:t>
      </w:r>
    </w:p>
    <w:p w14:paraId="4221048F" w14:textId="067E09C6" w:rsidR="00A77B3E" w:rsidRPr="00D4619C" w:rsidRDefault="00BD37F9" w:rsidP="00D4619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j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c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mplement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orldwid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ient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anteri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erior)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ckn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fu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rtial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)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ga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rger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ntel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eagu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Germany)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stamagn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aborato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Italy)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worke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H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on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na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nam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eagu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Japan)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form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is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2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4.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mis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icac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fe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ieved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2b24gUmVudGVsbjwvQXV0aG9yPjxZZWFyPjIwMTI8L1ll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2b24gUmVudGVsbjwvQXV0aG9yPjxZZWFyPjIwMTI8L1ll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26</w:t>
      </w:r>
      <w:r w:rsidR="001549F2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-</w:t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29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oweve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al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op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igi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chniq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al</w:t>
      </w:r>
      <w:r w:rsidR="001549F2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2b24gUmVudGVsbjwvQXV0aG9yPjxZZWFyPjIwMTI8L1ll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</w:fldData>
        </w:fldChar>
      </w:r>
      <w:r w:rsidR="001549F2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1549F2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2b24gUmVudGVsbjwvQXV0aG9yPjxZZWFyPjIwMTI8L1ll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</w:fldData>
        </w:fldChar>
      </w:r>
      <w:r w:rsidR="001549F2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1549F2" w:rsidRPr="00D4619C">
        <w:rPr>
          <w:rFonts w:ascii="Book Antiqua" w:eastAsia="Book Antiqua" w:hAnsi="Book Antiqua" w:cs="Book Antiqua"/>
          <w:color w:val="000000"/>
        </w:rPr>
      </w:r>
      <w:r w:rsidR="001549F2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1549F2" w:rsidRPr="00D4619C">
        <w:rPr>
          <w:rFonts w:ascii="Book Antiqua" w:eastAsia="Book Antiqua" w:hAnsi="Book Antiqua" w:cs="Book Antiqua"/>
          <w:color w:val="000000"/>
        </w:rPr>
      </w:r>
      <w:r w:rsidR="001549F2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1549F2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2</w:t>
      </w:r>
      <w:r w:rsidR="001549F2" w:rsidRPr="00D4619C">
        <w:rPr>
          <w:rFonts w:ascii="Book Antiqua" w:hAnsi="Book Antiqua" w:cs="Book Antiqua"/>
          <w:noProof/>
          <w:color w:val="000000"/>
          <w:vertAlign w:val="superscript"/>
          <w:lang w:eastAsia="zh-CN"/>
        </w:rPr>
        <w:t>1</w:t>
      </w:r>
      <w:r w:rsidR="001549F2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]</w:t>
      </w:r>
      <w:r w:rsidR="001549F2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6D6005">
        <w:rPr>
          <w:rFonts w:ascii="Book Antiqua" w:eastAsia="Book Antiqua" w:hAnsi="Book Antiqua" w:cs="Book Antiqua"/>
          <w:color w:val="000000"/>
        </w:rPr>
        <w:t xml:space="preserve"> 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o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anwhil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vera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ng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ro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.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.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alth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dividuals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aGk8L0F1dGhvcj48WWVhcj4yMDEzPC9ZZWFyPjxSZWNO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aGk8L0F1dGhvcj48WWVhcj4yMDEzPC9ZZWFyPjxSZWNO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30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cor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uidelin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ocie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meric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intesti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rgeo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SAGES)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s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ul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≥ </w:t>
      </w:r>
      <w:r w:rsidRPr="00D4619C">
        <w:rPr>
          <w:rFonts w:ascii="Book Antiqua" w:eastAsia="Book Antiqua" w:hAnsi="Book Antiqua" w:cs="Book Antiqua"/>
          <w:color w:val="000000"/>
        </w:rPr>
        <w:t>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ul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dGVmYW5pZGlzPC9BdXRob3I+PFllYXI+MjAxMjwvWWVh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=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dGVmYW5pZGlzPC9BdXRob3I+PFllYXI+MjAxMjwvWWVh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=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31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refor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ypothes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ifi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gh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su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ffici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ut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hi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meliora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licatio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creas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r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ypothesi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al</w:t>
      </w:r>
      <w:r w:rsidR="005F66B4" w:rsidRPr="00D4619C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XYW5nPC9BdXRob3I+PFllYXI+MjAxNTwvWWVhcj48UmVj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</w:fldData>
        </w:fldChar>
      </w:r>
      <w:r w:rsidR="00F02BFC" w:rsidRPr="00D4619C">
        <w:rPr>
          <w:rFonts w:ascii="Book Antiqua" w:eastAsia="Book Antiqua" w:hAnsi="Book Antiqua" w:cs="Book Antiqua"/>
          <w:iCs/>
          <w:color w:val="000000"/>
        </w:rPr>
        <w:instrText xml:space="preserve"> ADDIN EN.CITE </w:instrText>
      </w:r>
      <w:r w:rsidR="00F02BFC" w:rsidRPr="00D4619C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XYW5nPC9BdXRob3I+PFllYXI+MjAxNTwvWWVhcj48UmVj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</w:fldData>
        </w:fldChar>
      </w:r>
      <w:r w:rsidR="00F02BFC" w:rsidRPr="00D4619C">
        <w:rPr>
          <w:rFonts w:ascii="Book Antiqua" w:eastAsia="Book Antiqua" w:hAnsi="Book Antiqua" w:cs="Book Antiqua"/>
          <w:iCs/>
          <w:color w:val="000000"/>
        </w:rPr>
        <w:instrText xml:space="preserve"> ADDIN EN.CITE.DATA </w:instrText>
      </w:r>
      <w:r w:rsidR="00F02BFC" w:rsidRPr="00D4619C">
        <w:rPr>
          <w:rFonts w:ascii="Book Antiqua" w:eastAsia="Book Antiqua" w:hAnsi="Book Antiqua" w:cs="Book Antiqua"/>
          <w:iCs/>
          <w:color w:val="000000"/>
        </w:rPr>
      </w:r>
      <w:r w:rsidR="00F02BFC" w:rsidRPr="00D4619C">
        <w:rPr>
          <w:rFonts w:ascii="Book Antiqua" w:eastAsia="Book Antiqua" w:hAnsi="Book Antiqua" w:cs="Book Antiqua"/>
          <w:iCs/>
          <w:color w:val="000000"/>
        </w:rPr>
        <w:fldChar w:fldCharType="end"/>
      </w:r>
      <w:r w:rsidR="005F66B4" w:rsidRPr="00D4619C">
        <w:rPr>
          <w:rFonts w:ascii="Book Antiqua" w:eastAsia="Book Antiqua" w:hAnsi="Book Antiqua" w:cs="Book Antiqua"/>
          <w:iCs/>
          <w:color w:val="000000"/>
        </w:rPr>
      </w:r>
      <w:r w:rsidR="005F66B4" w:rsidRPr="00D4619C">
        <w:rPr>
          <w:rFonts w:ascii="Book Antiqua" w:eastAsia="Book Antiqua" w:hAnsi="Book Antiqua" w:cs="Book Antiqua"/>
          <w:iCs/>
          <w:color w:val="000000"/>
        </w:rPr>
        <w:fldChar w:fldCharType="separate"/>
      </w:r>
      <w:r w:rsidR="00F02BFC" w:rsidRPr="00D4619C">
        <w:rPr>
          <w:rFonts w:ascii="Book Antiqua" w:eastAsia="Book Antiqua" w:hAnsi="Book Antiqua" w:cs="Book Antiqua"/>
          <w:iCs/>
          <w:noProof/>
          <w:color w:val="000000"/>
          <w:vertAlign w:val="superscript"/>
        </w:rPr>
        <w:t>[10]</w:t>
      </w:r>
      <w:r w:rsidR="005F66B4" w:rsidRPr="00D4619C">
        <w:rPr>
          <w:rFonts w:ascii="Book Antiqua" w:eastAsia="Book Antiqua" w:hAnsi="Book Antiqua" w:cs="Book Antiqua"/>
          <w:iCs/>
          <w:color w:val="000000"/>
        </w:rPr>
        <w:fldChar w:fldCharType="end"/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roll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h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derw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ifi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mucos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unn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avera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.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usc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und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vera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.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)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por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ifi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w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e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fe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mend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ter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icac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oweve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yp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fficient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XYW5nPC9BdXRob3I+PFllYXI+MjAxNTwvWWVhcj48UmVj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XYW5nPC9BdXRob3I+PFllYXI+MjAxNTwvWWVhcj48UmVj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10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07B8B6EC" w14:textId="201B1C9F" w:rsidR="00A77B3E" w:rsidRPr="00D4619C" w:rsidRDefault="00BD37F9" w:rsidP="00D4619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lastRenderedPageBreak/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si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hi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a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trosp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firm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fe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cell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icac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ig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icac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mila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gardl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fini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se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ublic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yp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tist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ho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mploy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o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t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ometr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h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gnific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parit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tecte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rth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r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ck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c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.</w:t>
      </w:r>
    </w:p>
    <w:p w14:paraId="544E2E76" w14:textId="6A2CEF76" w:rsidR="00A77B3E" w:rsidRPr="00D4619C" w:rsidRDefault="00BD37F9" w:rsidP="00D4619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Anoth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t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b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E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/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Rösch&lt;/Author&gt;&lt;Year&gt;2017&lt;/Year&gt;&lt;RecNum&gt;451&lt;/RecNum&gt;&lt;DisplayText&gt;&lt;style face="superscript"&gt;[32]&lt;/style&gt;&lt;/DisplayText&gt;&lt;record&gt;&lt;rec-number&gt;451&lt;/rec-number&gt;&lt;foreign-keys&gt;&lt;key app="EN" db-id="tsdvtdf01fevd1eaaw0xssd75w9vz5est5zx" timestamp="1643183134"&gt;451&lt;/key&gt;&lt;/foreign-keys&gt;&lt;ref-type name="Journal Article"&gt;17&lt;/ref-type&gt;&lt;contributors&gt;&lt;authors&gt;&lt;author&gt;Rösch, T.&lt;/author&gt;&lt;author&gt;Repici, A.&lt;/author&gt;&lt;author&gt;Boeckxstaens, G.&lt;/author&gt;&lt;/authors&gt;&lt;/contributors&gt;&lt;auth-address&gt;Department of Interdisciplinary Endoscopy, University Hospital Hamburg-Eppendorf, Germany.&amp;#xD;Digestive Endoscopy Unit, Division of Gastroenterology, Humanitas Research Hospital, Milan, Italy.&amp;#xD;Department of Gastroenterology, University Hospital Leuven, Leuven, Belgium.&lt;/auth-address&gt;&lt;titles&gt;&lt;title&gt;Will Reflux Kill POEM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625-628&lt;/pages&gt;&lt;volume&gt;49&lt;/volume&gt;&lt;number&gt;7&lt;/number&gt;&lt;edition&gt;2017/06/29&lt;/edition&gt;&lt;keywords&gt;&lt;keyword&gt;Esophageal Achalasia&lt;/keyword&gt;&lt;keyword&gt;*Esophageal Sphincter, Lower&lt;/keyword&gt;&lt;keyword&gt;Esophagitis, Peptic&lt;/keyword&gt;&lt;keyword&gt;*Gastroesophageal Reflux&lt;/keyword&gt;&lt;keyword&gt;Humans&lt;/keyword&gt;&lt;/keywords&gt;&lt;dates&gt;&lt;year&gt;2017&lt;/year&gt;&lt;pub-dates&gt;&lt;date&gt;Jul&lt;/date&gt;&lt;/pub-dates&gt;&lt;/dates&gt;&lt;isbn&gt;0013-726x&lt;/isbn&gt;&lt;accession-num&gt;28658688&lt;/accession-num&gt;&lt;urls&gt;&lt;/urls&gt;&lt;electronic-resource-num&gt;10.1055/s-0043-112490&lt;/electronic-resource-num&gt;&lt;remote-database-provider&gt;NLM&lt;/remote-database-provider&gt;&lt;language&gt;eng&lt;/language&gt;&lt;/record&gt;&lt;/Cite&gt;&lt;/EndNote&gt;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32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ve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ch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inem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ttemp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crea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dd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ER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l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n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ircula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uscle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XYW5nPC9BdXRob3I+PFllYXI+MjAxNjwvWWVhcj48UmVj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XYW5nPC9BdXRob3I+PFllYXI+MjAxNjwvWWVhcj48UmVj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33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ndoplication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/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Tyberg&lt;/Author&gt;&lt;Year&gt;2018&lt;/Year&gt;&lt;RecNum&gt;453&lt;/RecNum&gt;&lt;DisplayText&gt;&lt;style face="superscript"&gt;[34]&lt;/style&gt;&lt;/DisplayText&gt;&lt;record&gt;&lt;rec-number&gt;453&lt;/rec-number&gt;&lt;foreign-keys&gt;&lt;key app="EN" db-id="tsdvtdf01fevd1eaaw0xssd75w9vz5est5zx" timestamp="1643183267"&gt;453&lt;/key&gt;&lt;/foreign-keys&gt;&lt;ref-type name="Journal Article"&gt;17&lt;/ref-type&gt;&lt;contributors&gt;&lt;authors&gt;&lt;author&gt;Tyberg, A.&lt;/author&gt;&lt;author&gt;Choi, A.&lt;/author&gt;&lt;author&gt;Gaidhane, M.&lt;/author&gt;&lt;author&gt;Kahaleh, M.&lt;/author&gt;&lt;/authors&gt;&lt;/contributors&gt;&lt;auth-address&gt;Rutgers Robert Wood Johnson Medical School, Rutgers, The State University of New Jersey, New Brunswick, NJ USA.&lt;/auth-address&gt;&lt;titles&gt;&lt;title&gt;Transoral incisional fundoplication for reflux after peroral endoscopic myotomy: a crucial addition to our arsenal&lt;/title&gt;&lt;secondary-title&gt;Endosc Int Open&lt;/secondary-title&gt;&lt;alt-title&gt;Endoscopy international open&lt;/alt-title&gt;&lt;/titles&gt;&lt;periodical&gt;&lt;full-title&gt;Endosc Int Open&lt;/full-title&gt;&lt;abbr-1&gt;Endoscopy international open&lt;/abbr-1&gt;&lt;/periodical&gt;&lt;alt-periodical&gt;&lt;full-title&gt;Endosc Int Open&lt;/full-title&gt;&lt;abbr-1&gt;Endoscopy international open&lt;/abbr-1&gt;&lt;/alt-periodical&gt;&lt;pages&gt;E549-e552&lt;/pages&gt;&lt;volume&gt;6&lt;/volume&gt;&lt;number&gt;5&lt;/number&gt;&lt;edition&gt;2018/05/15&lt;/edition&gt;&lt;dates&gt;&lt;year&gt;2018&lt;/year&gt;&lt;pub-dates&gt;&lt;date&gt;May&lt;/date&gt;&lt;/pub-dates&gt;&lt;/dates&gt;&lt;isbn&gt;2364-3722 (Print)&amp;#xD;2196-9736&lt;/isbn&gt;&lt;accession-num&gt;29756011&lt;/accession-num&gt;&lt;urls&gt;&lt;/urls&gt;&lt;custom2&gt;PMC5943699 Scientific, Fujinon, EMcision, Xlumena Inc., W.L. Gore, MaunaKea, Apollo Endosurgery, Cook Endoscopy, ASPIRE Bariatrics, GI Dynamics, NinePoint Medical, Merit Medical, Olympus and MI Tech. He is a consultant for Boston Scientific, Xlumena Inc., Concordia Laboratories Inc, ABBvie, and MaunaKea Tech. All other authors have no conflicts of interest to report. Dr. Amy Tyberg is a consultant for EndoGastric solutions.&lt;/custom2&gt;&lt;electronic-resource-num&gt;10.1055/a-0584-6802&lt;/electronic-resource-num&gt;&lt;remote-database-provider&gt;NLM&lt;/remote-database-provider&gt;&lt;language&gt;eng&lt;/language&gt;&lt;/record&gt;&lt;/Cite&gt;&lt;/EndNote&gt;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34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mi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myotomy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Jbm91ZTwvQXV0aG9yPjxZZWFyPjIwMTg8L1llYXI+PFJl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Jbm91ZTwvQXV0aG9yPjxZZWFyPjIwMTg8L1llYXI+PFJl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35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p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c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unc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GEJ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rit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sur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’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n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mpa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ERD</w:t>
      </w:r>
      <w:r w:rsidR="007C39A3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UZWl0ZWxiYXVtPC9BdXRob3I+PFllYXI+MjAxNjwvWWVh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</w:fldData>
        </w:fldChar>
      </w:r>
      <w:r w:rsidR="00994ADD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994ADD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UZWl0ZWxiYXVtPC9BdXRob3I+PFllYXI+MjAxNjwvWWVh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</w:fldData>
        </w:fldChar>
      </w:r>
      <w:r w:rsidR="00994ADD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994ADD" w:rsidRPr="00D4619C">
        <w:rPr>
          <w:rFonts w:ascii="Book Antiqua" w:eastAsia="Book Antiqua" w:hAnsi="Book Antiqua" w:cs="Book Antiqua"/>
          <w:color w:val="000000"/>
        </w:rPr>
      </w:r>
      <w:r w:rsidR="00994ADD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C39A3" w:rsidRPr="00D4619C">
        <w:rPr>
          <w:rFonts w:ascii="Book Antiqua" w:eastAsia="Book Antiqua" w:hAnsi="Book Antiqua" w:cs="Book Antiqua"/>
          <w:color w:val="000000"/>
        </w:rPr>
      </w:r>
      <w:r w:rsidR="007C39A3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994ADD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36,37]</w:t>
      </w:r>
      <w:r w:rsidR="007C39A3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por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w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w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E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id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erv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haryngo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gament</w:t>
      </w:r>
      <w:r w:rsidR="005550AF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Bd2FpejwvQXV0aG9yPjxZZWFyPjIwMTc8L1llYXI+PFJl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</w:fldData>
        </w:fldChar>
      </w:r>
      <w:r w:rsidR="005550AF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5550AF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Bd2FpejwvQXV0aG9yPjxZZWFyPjIwMTc8L1llYXI+PFJl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</w:fldData>
        </w:fldChar>
      </w:r>
      <w:r w:rsidR="005550AF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5550AF" w:rsidRPr="00D4619C">
        <w:rPr>
          <w:rFonts w:ascii="Book Antiqua" w:eastAsia="Book Antiqua" w:hAnsi="Book Antiqua" w:cs="Book Antiqua"/>
          <w:color w:val="000000"/>
        </w:rPr>
      </w:r>
      <w:r w:rsidR="005550AF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5550AF" w:rsidRPr="00D4619C">
        <w:rPr>
          <w:rFonts w:ascii="Book Antiqua" w:eastAsia="Book Antiqua" w:hAnsi="Book Antiqua" w:cs="Book Antiqua"/>
          <w:color w:val="000000"/>
        </w:rPr>
      </w:r>
      <w:r w:rsidR="005550AF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5550AF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38,39]</w:t>
      </w:r>
      <w:r w:rsidR="005550AF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i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id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E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mila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s.</w:t>
      </w:r>
    </w:p>
    <w:p w14:paraId="56593D95" w14:textId="4B25B184" w:rsidR="00A77B3E" w:rsidRPr="00D4619C" w:rsidRDefault="00BD37F9" w:rsidP="00D4619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Regar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rel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ulticen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w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chniq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oci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w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id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v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</w:t>
      </w:r>
      <w:r w:rsidR="00D4619C" w:rsidRPr="00D4619C">
        <w:rPr>
          <w:rFonts w:ascii="Book Antiqua" w:eastAsia="Book Antiqua" w:hAnsi="Book Antiqua" w:cs="Book Antiqua"/>
          <w:color w:val="000000"/>
        </w:rPr>
        <w:t xml:space="preserve">&lt; </w:t>
      </w:r>
      <w:r w:rsidRPr="00D4619C">
        <w:rPr>
          <w:rFonts w:ascii="Book Antiqua" w:eastAsia="Book Antiqua" w:hAnsi="Book Antiqua" w:cs="Book Antiqua"/>
          <w:color w:val="000000"/>
        </w:rPr>
        <w:t>1%)</w:t>
      </w:r>
      <w:r w:rsidR="005550AF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IYWl0by1DaGF2ZXo8L0F1dGhvcj48WWVhcj4yMDE3PC9Z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</w:fldData>
        </w:fldChar>
      </w:r>
      <w:r w:rsidR="005550AF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5550AF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IYWl0by1DaGF2ZXo8L0F1dGhvcj48WWVhcj4yMDE3PC9Z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</w:fldData>
        </w:fldChar>
      </w:r>
      <w:r w:rsidR="005550AF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5550AF" w:rsidRPr="00D4619C">
        <w:rPr>
          <w:rFonts w:ascii="Book Antiqua" w:eastAsia="Book Antiqua" w:hAnsi="Book Antiqua" w:cs="Book Antiqua"/>
          <w:color w:val="000000"/>
        </w:rPr>
      </w:r>
      <w:r w:rsidR="005550AF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5550AF" w:rsidRPr="00D4619C">
        <w:rPr>
          <w:rFonts w:ascii="Book Antiqua" w:eastAsia="Book Antiqua" w:hAnsi="Book Antiqua" w:cs="Book Antiqua"/>
          <w:color w:val="000000"/>
        </w:rPr>
      </w:r>
      <w:r w:rsidR="005550AF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5550AF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40,41]</w:t>
      </w:r>
      <w:r w:rsidR="005550AF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teresting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u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id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ospitaliz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j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leedin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rel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ls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aluated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pec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ro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perienc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ok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u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milar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389C595E" w14:textId="0D5D2F22" w:rsidR="00A77B3E" w:rsidRPr="00D4619C" w:rsidRDefault="00BD37F9" w:rsidP="00D4619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om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mitation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umb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e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re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triev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stracts.</w:t>
      </w:r>
      <w:r w:rsidR="00184CAF" w:rsidRPr="00D4619C">
        <w:rPr>
          <w:rFonts w:ascii="Book Antiqua" w:eastAsia="Book Antiqua" w:hAnsi="Book Antiqua" w:cs="Book Antiqua"/>
          <w:color w:val="000000"/>
          <w:shd w:val="clear" w:color="auto" w:fill="F7F8FA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lthoug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duc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a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stra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ll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tex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i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ee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z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ult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cond,</w:t>
      </w:r>
      <w:r w:rsidR="00184CAF" w:rsidRPr="00D4619C">
        <w:rPr>
          <w:rFonts w:ascii="Book Antiqua" w:eastAsia="Book Antiqua" w:hAnsi="Book Antiqua" w:cs="Book Antiqua"/>
          <w:color w:val="000000"/>
          <w:shd w:val="clear" w:color="auto" w:fill="F7F8FA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re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alu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R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r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ough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troll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ymptom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u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pa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yp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I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oweve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i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umb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yp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I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c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terature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LdW1iaGFyaTwvQXV0aG9yPjxZZWFyPjIwMTU8L1llYXI+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LdW1iaGFyaTwvQXV0aG9yPjxZZWFyPjIwMTU8L1llYXI+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18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clusio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gh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pp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yp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I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ul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lastRenderedPageBreak/>
        <w:t>no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commended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pec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ami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yp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I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ck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lev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ear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alu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icac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type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urt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llow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r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lative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ter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icac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611D35A0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389F2A18" w14:textId="77777777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4D1EB4EF" w14:textId="7034D617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clusio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vanta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duc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abl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u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ul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e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pplic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spect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ul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tric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umb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llow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ratio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ck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pecif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fini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ture</w:t>
      </w:r>
      <w:r w:rsidR="00255A73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r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mp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z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llow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ration</w:t>
      </w:r>
      <w:r w:rsidR="00DA1CE3">
        <w:rPr>
          <w:rFonts w:ascii="Book Antiqua" w:eastAsia="Book Antiqua" w:hAnsi="Book Antiqua" w:cs="Book Antiqua"/>
          <w:color w:val="000000"/>
        </w:rPr>
        <w:t xml:space="preserve"> 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rran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alu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ter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icac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fe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.</w:t>
      </w:r>
    </w:p>
    <w:p w14:paraId="2E1002FA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374EF59B" w14:textId="4A997313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t>ARTICLE</w:t>
      </w:r>
      <w:r w:rsidR="00184CAF"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t>HIGHLIGHTS</w:t>
      </w:r>
    </w:p>
    <w:p w14:paraId="6B310B68" w14:textId="6FE46616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184CAF" w:rsidRPr="00D4619C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i/>
          <w:color w:val="000000"/>
        </w:rPr>
        <w:t>background</w:t>
      </w:r>
    </w:p>
    <w:p w14:paraId="538F754A" w14:textId="2113D196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POEM)</w:t>
      </w:r>
      <w:r w:rsidR="00D4619C" w:rsidRPr="00D4619C">
        <w:rPr>
          <w:rFonts w:ascii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shd w:val="clear" w:color="auto" w:fill="F7F8FA"/>
        </w:rPr>
        <w:t>h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monstr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f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</w:p>
    <w:p w14:paraId="41936FEC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50399AFB" w14:textId="070462CB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184CAF" w:rsidRPr="00D4619C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i/>
          <w:color w:val="000000"/>
        </w:rPr>
        <w:t>motivation</w:t>
      </w:r>
    </w:p>
    <w:p w14:paraId="673A7758" w14:textId="36061DC0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nda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n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A1CE3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nown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u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vid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.</w:t>
      </w:r>
    </w:p>
    <w:p w14:paraId="490164E0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5587D385" w14:textId="38FD7BA5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184CAF" w:rsidRPr="00D4619C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i/>
          <w:color w:val="000000"/>
        </w:rPr>
        <w:t>objectives</w:t>
      </w:r>
    </w:p>
    <w:p w14:paraId="56CA6F9B" w14:textId="0448474A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du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n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2F28626E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3B54D6A0" w14:textId="4FCD0748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184CAF" w:rsidRPr="00D4619C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i/>
          <w:color w:val="000000"/>
        </w:rPr>
        <w:t>methods</w:t>
      </w:r>
    </w:p>
    <w:p w14:paraId="40BA8899" w14:textId="23B03015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lastRenderedPageBreak/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ubMe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b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ienc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chra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brar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trials.gov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MBA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tabas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ar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lev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</w:t>
      </w:r>
      <w:r w:rsidR="00DA1CE3">
        <w:rPr>
          <w:rFonts w:ascii="Book Antiqua" w:eastAsia="Book Antiqua" w:hAnsi="Book Antiqua" w:cs="Book Antiqua"/>
          <w:color w:val="000000"/>
        </w:rPr>
        <w:t>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.</w:t>
      </w:r>
    </w:p>
    <w:p w14:paraId="4F173291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47FBCE79" w14:textId="6031DFE5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184CAF" w:rsidRPr="00D4619C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i/>
          <w:color w:val="000000"/>
        </w:rPr>
        <w:t>results</w:t>
      </w:r>
    </w:p>
    <w:p w14:paraId="222CE415" w14:textId="459A966E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mila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cell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ness.</w:t>
      </w:r>
      <w:r w:rsidR="00255A73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gnificant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duc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tistic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gnific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c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E</w:t>
      </w:r>
      <w:r w:rsidR="00F03881">
        <w:rPr>
          <w:rFonts w:ascii="Book Antiqua" w:eastAsia="Book Antiqua" w:hAnsi="Book Antiqua" w:cs="Book Antiqua"/>
          <w:color w:val="000000"/>
        </w:rPr>
        <w:t>’</w:t>
      </w:r>
      <w:r w:rsidRPr="00D4619C">
        <w:rPr>
          <w:rFonts w:ascii="Book Antiqua" w:eastAsia="Book Antiqua" w:hAnsi="Book Antiqua" w:cs="Book Antiqua"/>
          <w:color w:val="000000"/>
        </w:rPr>
        <w:t>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eas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ospi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j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leeding</w:t>
      </w:r>
      <w:r w:rsidR="00B46AEE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s.</w:t>
      </w:r>
    </w:p>
    <w:p w14:paraId="2F36B13A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6039CF5E" w14:textId="6D03E6CA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184CAF" w:rsidRPr="00D4619C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i/>
          <w:color w:val="000000"/>
        </w:rPr>
        <w:t>conclusions</w:t>
      </w:r>
    </w:p>
    <w:p w14:paraId="24D52610" w14:textId="2D573C72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vanta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ver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abl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2021F048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510BC409" w14:textId="2677B51F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184CAF" w:rsidRPr="00D4619C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i/>
          <w:color w:val="000000"/>
        </w:rPr>
        <w:t>perspectives</w:t>
      </w:r>
    </w:p>
    <w:p w14:paraId="4B6C6ADB" w14:textId="1CDCABCD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Fut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4619C" w:rsidRPr="00D4619C">
        <w:rPr>
          <w:rFonts w:ascii="Book Antiqua" w:hAnsi="Book Antiqua" w:cs="Book Antiqua"/>
          <w:color w:val="000000"/>
          <w:lang w:eastAsia="zh-CN"/>
        </w:rPr>
        <w:t>r</w:t>
      </w:r>
      <w:r w:rsidR="00D4619C" w:rsidRPr="00D4619C">
        <w:rPr>
          <w:rFonts w:ascii="Book Antiqua" w:eastAsia="Book Antiqua" w:hAnsi="Book Antiqua" w:cs="Book Antiqua"/>
          <w:color w:val="000000"/>
        </w:rPr>
        <w:t>andomized clinical trial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ul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termi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heth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nefi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ma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ea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llow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up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194C2861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21710B53" w14:textId="77777777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REFERENCES</w:t>
      </w:r>
    </w:p>
    <w:p w14:paraId="576B1595" w14:textId="0C4A947F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Boeckxstaens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GE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aninot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ich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4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383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8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9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387109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16/s0140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6736(13)60651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]</w:t>
      </w:r>
    </w:p>
    <w:p w14:paraId="4227D4AA" w14:textId="4D9E5770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Vaezi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MF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ndolfi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adlapat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e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B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avit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T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uidelines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agno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age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Am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J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20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115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9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41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277345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4309/ajg.0000000000000731]</w:t>
      </w:r>
    </w:p>
    <w:p w14:paraId="0D1647F1" w14:textId="1ABC62C0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nam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obayash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ag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zuk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tod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dak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to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ud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POE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op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0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4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65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7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35493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55/s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02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244080]</w:t>
      </w:r>
    </w:p>
    <w:p w14:paraId="2AD29549" w14:textId="0A90D784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lastRenderedPageBreak/>
        <w:t>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ked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imar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nam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okomich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obayash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i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L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ud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r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0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J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Am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Coll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5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21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56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6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620663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16/j.jamcollsurg.2015.03.057]</w:t>
      </w:r>
    </w:p>
    <w:p w14:paraId="6BB5D5DA" w14:textId="57FE2779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Nabi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Z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mchandan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av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alapal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riset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V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dd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rd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v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0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secu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Op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7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5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331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E33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848473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55/s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04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05517]</w:t>
      </w:r>
    </w:p>
    <w:p w14:paraId="39D9FF36" w14:textId="6405AF40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Youn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YH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nam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W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rk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ti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order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J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Neurogastroenterol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Moti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4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671792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5056/jnm15191]</w:t>
      </w:r>
    </w:p>
    <w:p w14:paraId="7B208D8F" w14:textId="6A2FAE5B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H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X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Ter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icac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llow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6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mo</w:t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9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64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80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81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047876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07/s10620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18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537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]</w:t>
      </w:r>
    </w:p>
    <w:p w14:paraId="2AE3AA13" w14:textId="77A5ABB4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iwak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obayash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W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w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euha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stamagn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vropoulo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kam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ewal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imar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nam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nak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imamur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nt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i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jir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te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ea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ro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ternatio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ulticen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perienc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sophag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20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155951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07/s10388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1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068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6]</w:t>
      </w:r>
    </w:p>
    <w:p w14:paraId="7B006FCB" w14:textId="213C6889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Grimes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KL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char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imamur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ked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fe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ver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lux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yea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llow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sp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ndom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troll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uble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scop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POE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20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96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96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146372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07/s00464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1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707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]</w:t>
      </w:r>
    </w:p>
    <w:p w14:paraId="5ACDB73B" w14:textId="318D121E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1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Xia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h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u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fe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icac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ifi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sp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sophag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5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20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72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521446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111/dote.12280]</w:t>
      </w:r>
    </w:p>
    <w:p w14:paraId="20FB2F46" w14:textId="060914CC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1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Cochrane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Handbook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Systematic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Reviews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Interventions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[Internet]</w:t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782C64" w:rsidRPr="00D4619C">
        <w:rPr>
          <w:rFonts w:ascii="Book Antiqua" w:eastAsia="Book Antiqua" w:hAnsi="Book Antiqua" w:cs="Book Antiqua"/>
          <w:color w:val="000000"/>
        </w:rPr>
        <w:t>[ci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782C64" w:rsidRPr="00D4619C">
        <w:rPr>
          <w:rFonts w:ascii="Book Antiqua" w:eastAsia="Book Antiqua" w:hAnsi="Book Antiqua" w:cs="Book Antiqua"/>
          <w:color w:val="000000"/>
        </w:rPr>
        <w:t>2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782C64" w:rsidRPr="00D4619C">
        <w:rPr>
          <w:rFonts w:ascii="Book Antiqua" w:eastAsia="Book Antiqua" w:hAnsi="Book Antiqua" w:cs="Book Antiqua"/>
          <w:color w:val="000000"/>
        </w:rPr>
        <w:t>Ju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782C64" w:rsidRPr="00D4619C">
        <w:rPr>
          <w:rFonts w:ascii="Book Antiqua" w:eastAsia="Book Antiqua" w:hAnsi="Book Antiqua" w:cs="Book Antiqua"/>
          <w:color w:val="000000"/>
        </w:rPr>
        <w:t>2021]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782C64" w:rsidRPr="00D4619C">
        <w:rPr>
          <w:rFonts w:ascii="Book Antiqua" w:eastAsia="Book Antiqua" w:hAnsi="Book Antiqua" w:cs="Book Antiqua"/>
          <w:color w:val="000000"/>
        </w:rPr>
        <w:t>Avail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782C64" w:rsidRPr="00D4619C">
        <w:rPr>
          <w:rFonts w:ascii="Book Antiqua" w:eastAsia="Book Antiqua" w:hAnsi="Book Antiqua" w:cs="Book Antiqua"/>
          <w:color w:val="000000"/>
        </w:rPr>
        <w:t>from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ttps://training.cochrane.org/handbook</w:t>
      </w:r>
    </w:p>
    <w:p w14:paraId="5F5145ED" w14:textId="7B1E11AC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lastRenderedPageBreak/>
        <w:t>1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Nabi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Z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mchandan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yy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av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riset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ou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urth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VV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dd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N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is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ers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s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diopath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ndom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troll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al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J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Neurogastroenterol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Moti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21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7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7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267538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5056/jnm20022]</w:t>
      </w:r>
    </w:p>
    <w:p w14:paraId="4BF48976" w14:textId="743C2A38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1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Huang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Q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X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ers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trosp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sophag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20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77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48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236197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07/s10388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20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073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4]</w:t>
      </w:r>
    </w:p>
    <w:p w14:paraId="7F4A5113" w14:textId="71F7F575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1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Gu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y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v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h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fe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icac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nda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ers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naï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yp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sp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ndom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al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21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93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04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31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305888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16/j.gie.2020.10.006]</w:t>
      </w:r>
    </w:p>
    <w:p w14:paraId="6115449B" w14:textId="030F4070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1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Familiari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Pietro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n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lì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osari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ndi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iovann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igant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v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oskoski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ederic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arbaro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re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ngali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ntiag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rad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urita,</w:t>
      </w:r>
      <w:r w:rsidR="00184CAF" w:rsidRPr="00D4619C">
        <w:rPr>
          <w:rFonts w:ascii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incenz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ri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uid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stamagna</w:t>
      </w:r>
      <w:r w:rsidR="00DF670B" w:rsidRPr="00D4619C">
        <w:rPr>
          <w:rFonts w:ascii="Book Antiqua" w:eastAsia="宋体" w:hAnsi="Book Antiqua" w:cs="宋体"/>
          <w:color w:val="000000"/>
          <w:lang w:eastAsia="zh-CN"/>
        </w:rPr>
        <w:t>.</w:t>
      </w:r>
      <w:r w:rsidR="00184CAF" w:rsidRPr="00D4619C">
        <w:rPr>
          <w:rFonts w:ascii="Book Antiqua" w:eastAsia="宋体" w:hAnsi="Book Antiqua" w:cs="宋体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teri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ndom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troll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al</w:t>
      </w:r>
      <w:r w:rsidR="00B84345" w:rsidRPr="00D4619C">
        <w:rPr>
          <w:rFonts w:ascii="Book Antiqua" w:hAnsi="Book Antiqua" w:cs="Book Antiqua"/>
          <w:color w:val="000000"/>
          <w:lang w:eastAsia="zh-CN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84345" w:rsidRPr="00D4619C">
        <w:rPr>
          <w:rFonts w:ascii="Book Antiqua" w:eastAsia="Book Antiqua" w:hAnsi="Book Antiqua" w:cs="Book Antiqua"/>
          <w:i/>
          <w:color w:val="000000"/>
        </w:rPr>
        <w:t>Gastrointestinal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="00B84345" w:rsidRPr="00D4619C">
        <w:rPr>
          <w:rFonts w:ascii="Book Antiqua" w:eastAsia="Book Antiqua" w:hAnsi="Book Antiqua" w:cs="Book Antiqua"/>
          <w:i/>
          <w:color w:val="000000"/>
        </w:rPr>
        <w:t>Endoscopy</w:t>
      </w:r>
      <w:r w:rsidR="00184CAF" w:rsidRPr="00D4619C">
        <w:rPr>
          <w:rFonts w:ascii="Book Antiqua" w:hAnsi="Book Antiqua" w:cs="Book Antiqua"/>
          <w:color w:val="000000"/>
          <w:lang w:eastAsia="zh-CN"/>
        </w:rPr>
        <w:t xml:space="preserve"> </w:t>
      </w:r>
      <w:r w:rsidR="00B84345" w:rsidRPr="00D4619C">
        <w:rPr>
          <w:rFonts w:ascii="Book Antiqua" w:hAnsi="Book Antiqua" w:cs="Book Antiqua"/>
          <w:color w:val="000000"/>
          <w:lang w:eastAsia="zh-CN"/>
        </w:rPr>
        <w:t>201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83</w:t>
      </w:r>
    </w:p>
    <w:p w14:paraId="07F5CE25" w14:textId="51259759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1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Gao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Q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F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XW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u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L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d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ter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ng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en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ndom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troll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ers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na</w:t>
      </w:r>
      <w:r w:rsidR="00B84345" w:rsidRPr="00D4619C">
        <w:rPr>
          <w:rFonts w:ascii="Book Antiqua" w:hAnsi="Book Antiqua" w:cs="Book Antiqua"/>
          <w:color w:val="000000"/>
          <w:lang w:eastAsia="zh-CN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American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Journal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G</w:t>
      </w:r>
      <w:r w:rsidR="00B84345" w:rsidRPr="00D4619C">
        <w:rPr>
          <w:rFonts w:ascii="Book Antiqua" w:eastAsia="Book Antiqua" w:hAnsi="Book Antiqua" w:cs="Book Antiqua"/>
          <w:i/>
          <w:color w:val="000000"/>
        </w:rPr>
        <w:t>astroenterology</w:t>
      </w:r>
    </w:p>
    <w:p w14:paraId="7BF22121" w14:textId="4220F1A1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1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Gong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W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XW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u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L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Q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ho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Q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h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XF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iang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ers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</w:t>
      </w:r>
      <w:r w:rsidR="00B84345" w:rsidRPr="00D4619C">
        <w:rPr>
          <w:rFonts w:ascii="Book Antiqua" w:hAnsi="Book Antiqua" w:cs="Book Antiqua"/>
          <w:color w:val="000000"/>
          <w:lang w:eastAsia="zh-CN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American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Journal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G</w:t>
      </w:r>
      <w:r w:rsidR="00B84345" w:rsidRPr="00D4619C">
        <w:rPr>
          <w:rFonts w:ascii="Book Antiqua" w:eastAsia="Book Antiqua" w:hAnsi="Book Antiqua" w:cs="Book Antiqua"/>
          <w:i/>
          <w:color w:val="000000"/>
        </w:rPr>
        <w:t>astroenterology</w:t>
      </w:r>
    </w:p>
    <w:p w14:paraId="12EDD7F7" w14:textId="695181F0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1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Kumbhari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V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e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imar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e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itelbau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jik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B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itel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ayi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ungn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vropoulo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iwak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und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xen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ssalla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hashab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POE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par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ll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LH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yp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I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ulticen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Op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5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195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E20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617143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55/s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034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391668]</w:t>
      </w:r>
    </w:p>
    <w:p w14:paraId="4982E4A3" w14:textId="718795B2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lastRenderedPageBreak/>
        <w:t>1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Ortega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JA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durer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ez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980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6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8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35827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16/s0016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5107(80)7324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]</w:t>
      </w:r>
    </w:p>
    <w:p w14:paraId="3D8A2D1D" w14:textId="0902F2AD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2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Pasricha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PJ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war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hm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tt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B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w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allo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antsevo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V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osto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J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mucos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v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perimen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pproa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op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07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39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61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76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770338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55/s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007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966764]</w:t>
      </w:r>
    </w:p>
    <w:p w14:paraId="78F17A96" w14:textId="00CD2FFC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2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nt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imar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ud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mucos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y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ro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yond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N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A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4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57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6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467923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16/j.giec.2013.12.003]</w:t>
      </w:r>
    </w:p>
    <w:p w14:paraId="62F8D084" w14:textId="555A32DA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2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NOSCAR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Whit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Paper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Committee.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vropoulo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sile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ch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osto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b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ochm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L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ayi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vid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ot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wanstro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L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assilio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C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hi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p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mmar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4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80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495063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16/j.gie.2014.04.014]</w:t>
      </w:r>
    </w:p>
    <w:p w14:paraId="7E6433BD" w14:textId="25F99378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2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Cho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YK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i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urr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t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8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51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939765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5946/ce.2017.165]</w:t>
      </w:r>
    </w:p>
    <w:p w14:paraId="6521C70E" w14:textId="5EED12A3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2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Ponds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FA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cke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euha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yn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andl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riel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W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C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W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stamagn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amiliar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ahril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ndolfi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o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JP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redenoo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J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neuma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l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ympto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ver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m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Na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ndom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al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JAM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9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32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4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4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128752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01/jama.2019.8859]</w:t>
      </w:r>
    </w:p>
    <w:p w14:paraId="5BDE456B" w14:textId="396F3737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2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Kahrilas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PJ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atzk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ich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acti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pdate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pe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view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acti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vi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ro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G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stitut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enterolog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7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153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205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21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898905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53/j.gastro.2017.10.001]</w:t>
      </w:r>
    </w:p>
    <w:p w14:paraId="7919F1D5" w14:textId="5171A559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2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von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Renteln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nam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n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B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erst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F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u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C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hachsch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ell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ch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ös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sp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ng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en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Am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J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2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107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11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41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206866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38/ajg.2011.388]</w:t>
      </w:r>
    </w:p>
    <w:p w14:paraId="735F8205" w14:textId="49E7F07C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lastRenderedPageBreak/>
        <w:t>2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Costamagna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rch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amiliar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ngal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r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POE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limina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ul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uman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Liver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2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44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827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83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260946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16/j.dld.2012.04.003]</w:t>
      </w:r>
    </w:p>
    <w:p w14:paraId="320BED95" w14:textId="7419720C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2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Chiu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PW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C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o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K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u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C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K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K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ro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n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dsid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ideo)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3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77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3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304385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16/j.gie.2012.08.018]</w:t>
      </w:r>
    </w:p>
    <w:p w14:paraId="0EA63909" w14:textId="1EB01DED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2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Minami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omo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amaguch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tsushim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kazaw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hnit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keshim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aka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mpa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se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4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6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5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358156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111/den.12086]</w:t>
      </w:r>
    </w:p>
    <w:p w14:paraId="19E6C1D3" w14:textId="1601CA67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3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Shi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Xia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Xi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rm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t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igh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resolu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mpeda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omet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n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pulation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J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3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611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61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373091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111/jgh.12285]</w:t>
      </w:r>
    </w:p>
    <w:p w14:paraId="44A66DEE" w14:textId="362721DF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3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Stefanidis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ichards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arre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oh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ugenste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anell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D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ocie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meric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intesti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rgeon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G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uidelin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rg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2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6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96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31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204497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07/s00464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11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017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]</w:t>
      </w:r>
    </w:p>
    <w:p w14:paraId="3FD418BB" w14:textId="44B70397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3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Rösch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pic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oeckxstae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i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?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op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7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49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25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62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865868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55/s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04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12490]</w:t>
      </w:r>
    </w:p>
    <w:p w14:paraId="46C58C89" w14:textId="556335F5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3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XH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h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L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ll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thickn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oci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igh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eas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J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941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942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789543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3748/wjg.v22.i42.9419]</w:t>
      </w:r>
    </w:p>
    <w:p w14:paraId="23AD2C01" w14:textId="1090A58B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3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Tyberg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o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idha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ahale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ans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isio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ndoplic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ruci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di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senal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Op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8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54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E55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975601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55/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584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6802]</w:t>
      </w:r>
    </w:p>
    <w:p w14:paraId="457DD9BC" w14:textId="59679C20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3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iwak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wakir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imar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obayash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nam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ita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wakir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mur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urakam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kam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jimo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jir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lastRenderedPageBreak/>
        <w:t>practi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uidelin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8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30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6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57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002251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111/den.13239]</w:t>
      </w:r>
    </w:p>
    <w:p w14:paraId="0816E40E" w14:textId="28D08C8E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3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Teitelbaum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EN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ernba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hou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op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ndolfi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ahril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ungn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remen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GJ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tensibi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r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30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45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75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609200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07/s00464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15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426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8]</w:t>
      </w:r>
    </w:p>
    <w:p w14:paraId="7137AFFF" w14:textId="5C5BE42C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3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Teitelbaum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EN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op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ndolfi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ahril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ira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or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icodèm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ungn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ogastr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unc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tensibi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asurem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r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ll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di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ymptoma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5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22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52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505589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07/s00464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14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373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]</w:t>
      </w:r>
    </w:p>
    <w:p w14:paraId="0067AB59" w14:textId="09632703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3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Awaiz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un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h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m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m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ystema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view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i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POE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par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ll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LH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Laparosc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ercutan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Te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7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7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2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3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847201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97/sle.0000000000000402]</w:t>
      </w:r>
    </w:p>
    <w:p w14:paraId="2425236A" w14:textId="4C01FCAF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3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Schneider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AM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ui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rr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F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ariva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hemb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B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y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W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tch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is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par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ll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J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0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78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79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751439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07/s11605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16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3232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x]</w:t>
      </w:r>
    </w:p>
    <w:p w14:paraId="3FCC682F" w14:textId="52A10527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4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Haito</w:t>
      </w:r>
      <w:r w:rsidR="001549F2" w:rsidRPr="00D4619C">
        <w:rPr>
          <w:rFonts w:ascii="Book Antiqua" w:eastAsia="Book Antiqua" w:hAnsi="Book Antiqua" w:cs="Book Antiqua"/>
          <w:b/>
          <w:bCs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Chavez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a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W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raganov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V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jik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hd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H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sa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ioc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ye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j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xen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av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imar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alasso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akamur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t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nn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b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btan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B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ls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om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ivo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nch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rett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sell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gamruengph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I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ukhar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jiyev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mai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ieratt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umbhar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ldos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Carden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pic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hashab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rehens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ver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oci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82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ternatio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ulticen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Am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J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7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11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267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27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853452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38/ajg.2017.139]</w:t>
      </w:r>
    </w:p>
    <w:p w14:paraId="1FC5B0A9" w14:textId="76821769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4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Werner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YB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ntel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d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hachsch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nz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W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a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F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erst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F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tzold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a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pic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ss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ös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ar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ver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lastRenderedPageBreak/>
        <w:t>ev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7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85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08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718.e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760977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16/j.gie.2016.08.033]</w:t>
      </w:r>
    </w:p>
    <w:p w14:paraId="07037B0A" w14:textId="250F4F8A" w:rsidR="001F7596" w:rsidRPr="00D4619C" w:rsidRDefault="001F7596" w:rsidP="00D4619C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3A30D2D0" w14:textId="77777777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Footnotes</w:t>
      </w:r>
    </w:p>
    <w:p w14:paraId="7E145372" w14:textId="11FA88B3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Conflict</w:t>
      </w:r>
      <w:r w:rsidR="001549F2" w:rsidRPr="00D4619C">
        <w:rPr>
          <w:rFonts w:ascii="Book Antiqua" w:eastAsia="Book Antiqua" w:hAnsi="Book Antiqua" w:cs="Book Antiqua"/>
          <w:b/>
          <w:bCs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of</w:t>
      </w:r>
      <w:r w:rsidR="001549F2" w:rsidRPr="00D4619C">
        <w:rPr>
          <w:rFonts w:ascii="Book Antiqua" w:eastAsia="Book Antiqua" w:hAnsi="Book Antiqua" w:cs="Book Antiqua"/>
          <w:b/>
          <w:bCs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interest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utho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cl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e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nanci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n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financi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terests.</w:t>
      </w:r>
    </w:p>
    <w:p w14:paraId="6CD22D1B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561945D7" w14:textId="4308E8E3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PRISMA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009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Checklist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utho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a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eckli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2016)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uscrip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pa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vi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cor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eckli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2016).</w:t>
      </w:r>
    </w:p>
    <w:p w14:paraId="22992BA3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692BE095" w14:textId="0600575C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Open</w:t>
      </w:r>
      <w:r w:rsidR="001549F2" w:rsidRPr="00D4619C">
        <w:rPr>
          <w:rFonts w:ascii="Book Antiqua" w:eastAsia="Book Antiqua" w:hAnsi="Book Antiqua" w:cs="Book Antiqua"/>
          <w:b/>
          <w:bCs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Access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n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c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lec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hou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dit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er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review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ter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viewer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tribu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corda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re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mo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ttribu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nCommerci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C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N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.0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cens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hi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mi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the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tribut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mix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ap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uil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p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ork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n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commercial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cen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i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riv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ork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rm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vi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igi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ork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per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i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n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commercial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e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ttps://creativecommons.org/Licenses/by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nc/4.0/</w:t>
      </w:r>
    </w:p>
    <w:p w14:paraId="5353A233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4A8251D9" w14:textId="6FA70238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Provenance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peer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review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solici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tern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viewed.</w:t>
      </w:r>
    </w:p>
    <w:p w14:paraId="048ACB13" w14:textId="431CF410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Peer</w:t>
      </w:r>
      <w:r w:rsidR="001549F2" w:rsidRPr="00D4619C">
        <w:rPr>
          <w:rFonts w:ascii="Book Antiqua" w:eastAsia="Book Antiqua" w:hAnsi="Book Antiqua" w:cs="Book Antiqua"/>
          <w:b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color w:val="000000"/>
        </w:rPr>
        <w:t>review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model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ng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lind</w:t>
      </w:r>
    </w:p>
    <w:p w14:paraId="5B9D5831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3E4D23CC" w14:textId="4E628C70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Peer</w:t>
      </w:r>
      <w:r w:rsidR="001549F2" w:rsidRPr="00D4619C">
        <w:rPr>
          <w:rFonts w:ascii="Book Antiqua" w:eastAsia="Book Antiqua" w:hAnsi="Book Antiqua" w:cs="Book Antiqua"/>
          <w:b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color w:val="000000"/>
        </w:rPr>
        <w:t>review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started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ptemb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21</w:t>
      </w:r>
    </w:p>
    <w:p w14:paraId="30631457" w14:textId="00A7E717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decision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cemb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21</w:t>
      </w:r>
    </w:p>
    <w:p w14:paraId="64100F2A" w14:textId="75EA9489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Article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press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5722BBFD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6A92AACE" w14:textId="741D5BCC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Specialty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type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enterolog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ED7EE2" w:rsidRPr="00D4619C">
        <w:rPr>
          <w:rFonts w:ascii="Book Antiqua" w:hAnsi="Book Antiqua" w:cs="Book Antiqua"/>
          <w:color w:val="000000"/>
          <w:lang w:eastAsia="zh-CN"/>
        </w:rPr>
        <w:t>h</w:t>
      </w:r>
      <w:r w:rsidRPr="00D4619C">
        <w:rPr>
          <w:rFonts w:ascii="Book Antiqua" w:eastAsia="Book Antiqua" w:hAnsi="Book Antiqua" w:cs="Book Antiqua"/>
          <w:color w:val="000000"/>
        </w:rPr>
        <w:t>epatology</w:t>
      </w:r>
    </w:p>
    <w:p w14:paraId="17AF8F22" w14:textId="1D2E20B5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Country/Territory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origin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na</w:t>
      </w:r>
    </w:p>
    <w:p w14:paraId="4512CD37" w14:textId="1C95A83E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Peer</w:t>
      </w:r>
      <w:r w:rsidR="001549F2" w:rsidRPr="00D4619C">
        <w:rPr>
          <w:rFonts w:ascii="Book Antiqua" w:eastAsia="Book Antiqua" w:hAnsi="Book Antiqua" w:cs="Book Antiqua"/>
          <w:b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color w:val="000000"/>
        </w:rPr>
        <w:t>review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report’s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scientific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quality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7D5783DA" w14:textId="1774848D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Grad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Excellent)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</w:t>
      </w:r>
    </w:p>
    <w:p w14:paraId="216A5056" w14:textId="7605AF72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lastRenderedPageBreak/>
        <w:t>Grad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Ve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ood)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</w:t>
      </w:r>
    </w:p>
    <w:p w14:paraId="0698BCC0" w14:textId="20390E58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Grad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Good)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</w:t>
      </w:r>
    </w:p>
    <w:p w14:paraId="2C8DCC7F" w14:textId="13938922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Grad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Fair)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</w:t>
      </w:r>
    </w:p>
    <w:p w14:paraId="56EAE732" w14:textId="6DD258B7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Grad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Poor)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</w:t>
      </w:r>
    </w:p>
    <w:p w14:paraId="0CB458D0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64E33293" w14:textId="39316D98" w:rsidR="00846D61" w:rsidRPr="00D4619C" w:rsidRDefault="00BD37F9" w:rsidP="00D4619C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b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color w:val="000000"/>
        </w:rPr>
        <w:t>Reviewer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rald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F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bezuel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d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S</w:t>
      </w:r>
      <w:r w:rsidR="001549F2" w:rsidRPr="00D4619C">
        <w:rPr>
          <w:rFonts w:ascii="Book Antiqua" w:eastAsia="Book Antiqua" w:hAnsi="Book Antiqua" w:cs="Book Antiqua"/>
          <w:b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color w:val="000000"/>
        </w:rPr>
        <w:t>Editor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6977C3" w:rsidRPr="00D4619C">
        <w:rPr>
          <w:rFonts w:ascii="Book Antiqua" w:hAnsi="Book Antiqua" w:cs="Book Antiqua"/>
          <w:color w:val="000000"/>
          <w:lang w:eastAsia="zh-CN"/>
        </w:rPr>
        <w:t>Wang</w:t>
      </w:r>
      <w:r w:rsidR="00184CAF" w:rsidRPr="00D4619C">
        <w:rPr>
          <w:rFonts w:ascii="Book Antiqua" w:hAnsi="Book Antiqua" w:cs="Book Antiqua"/>
          <w:color w:val="000000"/>
          <w:lang w:eastAsia="zh-CN"/>
        </w:rPr>
        <w:t xml:space="preserve"> </w:t>
      </w:r>
      <w:r w:rsidR="006977C3" w:rsidRPr="00D4619C">
        <w:rPr>
          <w:rFonts w:ascii="Book Antiqua" w:hAnsi="Book Antiqua" w:cs="Book Antiqua"/>
          <w:color w:val="000000"/>
          <w:lang w:eastAsia="zh-CN"/>
        </w:rPr>
        <w:t>LL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L</w:t>
      </w:r>
      <w:r w:rsidR="001549F2" w:rsidRPr="00D4619C">
        <w:rPr>
          <w:rFonts w:ascii="Book Antiqua" w:eastAsia="Book Antiqua" w:hAnsi="Book Antiqua" w:cs="Book Antiqua"/>
          <w:b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color w:val="000000"/>
        </w:rPr>
        <w:t>Editor:</w:t>
      </w:r>
      <w:r w:rsidR="00255A73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070E7">
        <w:rPr>
          <w:rFonts w:ascii="Book Antiqua" w:eastAsia="Book Antiqua" w:hAnsi="Book Antiqua" w:cs="Book Antiqua"/>
          <w:bCs/>
          <w:color w:val="000000"/>
        </w:rPr>
        <w:t xml:space="preserve">Filipodia </w:t>
      </w:r>
      <w:r w:rsidRPr="00D4619C">
        <w:rPr>
          <w:rFonts w:ascii="Book Antiqua" w:eastAsia="Book Antiqua" w:hAnsi="Book Antiqua" w:cs="Book Antiqua"/>
          <w:b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b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color w:val="000000"/>
        </w:rPr>
        <w:t>Editor:</w:t>
      </w:r>
      <w:r w:rsidR="00846D61" w:rsidRPr="00D4619C">
        <w:rPr>
          <w:rFonts w:ascii="Book Antiqua" w:hAnsi="Book Antiqua" w:cs="Book Antiqua"/>
          <w:color w:val="000000"/>
          <w:lang w:eastAsia="zh-CN"/>
        </w:rPr>
        <w:t xml:space="preserve"> Wang LL</w:t>
      </w:r>
    </w:p>
    <w:p w14:paraId="66E6BF00" w14:textId="77777777" w:rsidR="00846D61" w:rsidRPr="00D4619C" w:rsidRDefault="00846D61" w:rsidP="00D4619C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3D3A52B8" w14:textId="77777777" w:rsidR="00846D61" w:rsidRPr="00D4619C" w:rsidRDefault="00846D61" w:rsidP="00D4619C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01843005" w14:textId="77777777" w:rsidR="00846D61" w:rsidRPr="00D4619C" w:rsidRDefault="00846D61" w:rsidP="00D4619C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7DBFC966" w14:textId="7B181B93" w:rsidR="00A77B3E" w:rsidRPr="00D4619C" w:rsidRDefault="00184CAF" w:rsidP="00D4619C">
      <w:pPr>
        <w:spacing w:line="360" w:lineRule="auto"/>
        <w:jc w:val="both"/>
        <w:rPr>
          <w:rFonts w:ascii="Book Antiqua" w:hAnsi="Book Antiqua"/>
        </w:rPr>
        <w:sectPr w:rsidR="00A77B3E" w:rsidRPr="00D4619C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419E43D8" w14:textId="354EA851" w:rsidR="00A77B3E" w:rsidRPr="00D4619C" w:rsidRDefault="00BD37F9" w:rsidP="00D4619C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Legends</w:t>
      </w:r>
    </w:p>
    <w:p w14:paraId="0FE50077" w14:textId="689AC2C1" w:rsidR="0036659E" w:rsidRPr="00D4619C" w:rsidRDefault="003F7C6A" w:rsidP="00D4619C">
      <w:pPr>
        <w:spacing w:line="360" w:lineRule="auto"/>
        <w:jc w:val="both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142E4580" wp14:editId="77364A5E">
            <wp:extent cx="5943600" cy="3995420"/>
            <wp:effectExtent l="0" t="0" r="0" b="508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8281E18.tmp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95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9D7D9F" w14:textId="286A44FA" w:rsidR="00A77B3E" w:rsidRPr="00D4619C" w:rsidRDefault="007346F6" w:rsidP="00D4619C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1</w:t>
      </w:r>
      <w:r w:rsidR="0036659E" w:rsidRPr="00D4619C">
        <w:rPr>
          <w:rFonts w:ascii="Book Antiqua" w:hAnsi="Book Antiqua" w:cs="Book Antiqua"/>
          <w:b/>
          <w:bCs/>
          <w:color w:val="000000"/>
          <w:lang w:eastAsia="zh-CN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Flow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diagram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study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selection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process.</w:t>
      </w:r>
    </w:p>
    <w:p w14:paraId="5BDA3E03" w14:textId="5E89CF68" w:rsidR="00184CAF" w:rsidRPr="00D4619C" w:rsidRDefault="00184CAF" w:rsidP="00D4619C">
      <w:pPr>
        <w:spacing w:line="360" w:lineRule="auto"/>
        <w:jc w:val="both"/>
        <w:rPr>
          <w:rFonts w:ascii="Book Antiqua" w:hAnsi="Book Antiqua"/>
          <w:lang w:eastAsia="zh-CN"/>
        </w:rPr>
      </w:pPr>
      <w:r w:rsidRPr="00D4619C">
        <w:rPr>
          <w:rFonts w:ascii="Book Antiqua" w:hAnsi="Book Antiqua" w:cs="Book Antiqua"/>
          <w:b/>
          <w:bCs/>
          <w:color w:val="000000"/>
          <w:lang w:eastAsia="zh-CN"/>
        </w:rPr>
        <w:br w:type="page"/>
      </w:r>
    </w:p>
    <w:p w14:paraId="78CFF234" w14:textId="7613F272" w:rsidR="003F7C6A" w:rsidRDefault="003F7C6A" w:rsidP="00D4619C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hAnsi="Book Antiqua" w:cs="Book Antiqua" w:hint="eastAsi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7648FE7D" wp14:editId="709EB1A4">
            <wp:extent cx="5943600" cy="3837305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8288251.tmp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37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E939E5" w14:textId="0CC5D0B1" w:rsidR="00184CAF" w:rsidRPr="00D4619C" w:rsidRDefault="007346F6" w:rsidP="00D4619C">
      <w:pPr>
        <w:spacing w:line="360" w:lineRule="auto"/>
        <w:jc w:val="both"/>
        <w:rPr>
          <w:rFonts w:ascii="Book Antiqua" w:eastAsia="Book Antiqua" w:hAnsi="Book Antiqua" w:cs="Book Antiqua"/>
          <w:bCs/>
          <w:color w:val="000000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2</w:t>
      </w:r>
      <w:r w:rsidR="0036659E" w:rsidRPr="00D4619C">
        <w:rPr>
          <w:rFonts w:ascii="Book Antiqua" w:hAnsi="Book Antiqua" w:cs="Book Antiqua"/>
          <w:b/>
          <w:bCs/>
          <w:color w:val="000000"/>
          <w:lang w:eastAsia="zh-CN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Risk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bias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enrolled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studies.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methodological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quality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included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similar.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study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had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high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risk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confounding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variables.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</w:p>
    <w:p w14:paraId="17696EE2" w14:textId="77777777" w:rsidR="00A77B3E" w:rsidRPr="00D4619C" w:rsidRDefault="00184CAF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1311D685" w14:textId="1B5B06E3" w:rsidR="003F7C6A" w:rsidRDefault="003F7C6A" w:rsidP="00D4619C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hAnsi="Book Antiqua" w:cs="Book Antiqua" w:hint="eastAsi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0E23F3BB" wp14:editId="144A086E">
            <wp:extent cx="4801016" cy="5357324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8289420.tmp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01016" cy="53573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5EC6DB" w14:textId="4C654233" w:rsidR="00184CAF" w:rsidRPr="00D4619C" w:rsidRDefault="007346F6" w:rsidP="00D4619C">
      <w:pPr>
        <w:spacing w:line="360" w:lineRule="auto"/>
        <w:jc w:val="both"/>
        <w:rPr>
          <w:rFonts w:ascii="Book Antiqua" w:eastAsia="Book Antiqua" w:hAnsi="Book Antiqua" w:cs="Book Antiqua"/>
          <w:bCs/>
          <w:color w:val="000000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3</w:t>
      </w:r>
      <w:r w:rsidR="00D4619C" w:rsidRPr="00D4619C">
        <w:rPr>
          <w:rFonts w:ascii="Book Antiqua" w:hAnsi="Book Antiqua" w:cs="Book Antiqua"/>
          <w:b/>
          <w:bCs/>
          <w:color w:val="000000"/>
          <w:lang w:eastAsia="zh-CN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Long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vs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myotomy.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bCs/>
          <w:color w:val="000000"/>
        </w:rPr>
        <w:t>-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primary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outcomes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(clinical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success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rate).</w:t>
      </w:r>
    </w:p>
    <w:p w14:paraId="1AD8BABE" w14:textId="77777777" w:rsidR="00A77B3E" w:rsidRPr="00D4619C" w:rsidRDefault="00184CAF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77321FFA" w14:textId="2F61CB59" w:rsidR="003F7C6A" w:rsidRDefault="003F7C6A" w:rsidP="00D4619C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hAnsi="Book Antiqua" w:cs="Book Antiqua" w:hint="eastAsi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55C2E7E7" wp14:editId="16893CB6">
            <wp:extent cx="5947090" cy="3727402"/>
            <wp:effectExtent l="0" t="0" r="0" b="698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8281325.tmp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440"/>
                    <a:stretch/>
                  </pic:blipFill>
                  <pic:spPr bwMode="auto">
                    <a:xfrm>
                      <a:off x="0" y="0"/>
                      <a:ext cx="5943600" cy="37252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EAC30C" w14:textId="5218D8EF" w:rsidR="0042379F" w:rsidRDefault="0042379F" w:rsidP="00D4619C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hAnsi="Book Antiqua" w:cs="Book Antiqua" w:hint="eastAsia"/>
          <w:b/>
          <w:bCs/>
          <w:noProof/>
          <w:color w:val="000000"/>
          <w:lang w:eastAsia="zh-CN"/>
        </w:rPr>
        <w:drawing>
          <wp:inline distT="0" distB="0" distL="0" distR="0" wp14:anchorId="1E4730AD" wp14:editId="73824ED6">
            <wp:extent cx="5943600" cy="3403600"/>
            <wp:effectExtent l="0" t="0" r="0" b="635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8283332.tmp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0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FF9008" w14:textId="7647EDA8" w:rsidR="00184CAF" w:rsidRPr="00D4619C" w:rsidRDefault="007346F6" w:rsidP="00D4619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4</w:t>
      </w:r>
      <w:r w:rsidR="00D4619C" w:rsidRPr="00D4619C">
        <w:rPr>
          <w:rFonts w:ascii="Book Antiqua" w:hAnsi="Book Antiqua" w:cs="Book Antiqua"/>
          <w:b/>
          <w:bCs/>
          <w:color w:val="000000"/>
          <w:lang w:eastAsia="zh-CN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Operativ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tim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long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vs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myotomy.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5A610B9B" w14:textId="77777777" w:rsidR="00A77B3E" w:rsidRPr="00D4619C" w:rsidRDefault="00184CAF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3F2FE3CB" w14:textId="3EEAC3E4" w:rsidR="003F7C6A" w:rsidRDefault="0042379F" w:rsidP="00D4619C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hAnsi="Book Antiqua" w:cs="Book Antiqua" w:hint="eastAsi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4F69E7BB" wp14:editId="3BCB8E96">
            <wp:extent cx="5943600" cy="3539490"/>
            <wp:effectExtent l="0" t="0" r="0" b="381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82825A2.tmp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39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29E4CA" w14:textId="29CEAEB4" w:rsidR="0042379F" w:rsidRDefault="0042379F" w:rsidP="00D4619C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hAnsi="Book Antiqua" w:cs="Book Antiqua" w:hint="eastAsia"/>
          <w:b/>
          <w:bCs/>
          <w:noProof/>
          <w:color w:val="000000"/>
          <w:lang w:eastAsia="zh-CN"/>
        </w:rPr>
        <w:drawing>
          <wp:inline distT="0" distB="0" distL="0" distR="0" wp14:anchorId="79110841" wp14:editId="377C4EFD">
            <wp:extent cx="5943600" cy="2834640"/>
            <wp:effectExtent l="0" t="0" r="0" b="381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8286442.tmp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834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EF0EF6" w14:textId="6C36F45E" w:rsidR="0042379F" w:rsidRDefault="0042379F" w:rsidP="00D4619C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hAnsi="Book Antiqua" w:cs="Book Antiqua" w:hint="eastAsi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13499F28" wp14:editId="732C75C0">
            <wp:extent cx="5943600" cy="3478530"/>
            <wp:effectExtent l="0" t="0" r="0" b="762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828B002.tmp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78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7C97A1" w14:textId="3CF6B8C3" w:rsidR="00A77B3E" w:rsidRPr="00D4619C" w:rsidRDefault="007346F6" w:rsidP="00D4619C">
      <w:pPr>
        <w:spacing w:line="360" w:lineRule="auto"/>
        <w:jc w:val="both"/>
        <w:rPr>
          <w:rFonts w:ascii="Book Antiqua" w:hAnsi="Book Antiqua" w:cs="Book Antiqua"/>
          <w:bCs/>
          <w:color w:val="000000"/>
          <w:lang w:eastAsia="zh-CN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5</w:t>
      </w:r>
      <w:r w:rsidR="00D4619C" w:rsidRPr="00D4619C">
        <w:rPr>
          <w:rFonts w:ascii="Book Antiqua" w:hAnsi="Book Antiqua" w:cs="Book Antiqua"/>
          <w:b/>
          <w:bCs/>
          <w:color w:val="000000"/>
          <w:lang w:eastAsia="zh-CN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Long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vs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myotomy</w:t>
      </w:r>
      <w:r w:rsidR="00D76823" w:rsidRPr="00D4619C">
        <w:rPr>
          <w:rFonts w:ascii="Book Antiqua" w:eastAsia="Book Antiqua" w:hAnsi="Book Antiqua" w:cs="Book Antiqua"/>
          <w:b/>
          <w:bCs/>
          <w:color w:val="000000"/>
        </w:rPr>
        <w:t xml:space="preserve">.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bCs/>
          <w:color w:val="000000"/>
        </w:rPr>
        <w:t>-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secondary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outcomes</w:t>
      </w:r>
      <w:r w:rsidR="00E57B97" w:rsidRPr="00D4619C">
        <w:rPr>
          <w:rFonts w:ascii="Book Antiqua" w:eastAsia="Book Antiqua" w:hAnsi="Book Antiqua" w:cs="Book Antiqua"/>
          <w:bCs/>
          <w:color w:val="000000"/>
        </w:rPr>
        <w:t xml:space="preserve">.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A</w:t>
      </w:r>
      <w:r w:rsidR="00D4619C" w:rsidRPr="00D4619C">
        <w:rPr>
          <w:rFonts w:ascii="Book Antiqua" w:hAnsi="Book Antiqua" w:cs="Book Antiqua"/>
          <w:bCs/>
          <w:color w:val="000000"/>
          <w:lang w:eastAsia="zh-CN"/>
        </w:rPr>
        <w:t>: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esophagitis</w:t>
      </w:r>
      <w:r w:rsidR="00D4619C" w:rsidRPr="00D4619C">
        <w:rPr>
          <w:rFonts w:ascii="Book Antiqua" w:eastAsia="宋体" w:hAnsi="Book Antiqua" w:cs="宋体"/>
          <w:bCs/>
          <w:color w:val="000000"/>
          <w:lang w:eastAsia="zh-CN"/>
        </w:rPr>
        <w:t>;</w:t>
      </w:r>
      <w:r w:rsidR="00D76823" w:rsidRPr="00D4619C">
        <w:rPr>
          <w:rFonts w:ascii="Book Antiqua" w:eastAsia="宋体" w:hAnsi="Book Antiqua" w:cs="宋体"/>
          <w:bCs/>
          <w:color w:val="000000"/>
          <w:lang w:eastAsia="zh-CN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B</w:t>
      </w:r>
      <w:r w:rsidR="00D4619C" w:rsidRPr="00D4619C">
        <w:rPr>
          <w:rFonts w:ascii="Book Antiqua" w:hAnsi="Book Antiqua" w:cs="Book Antiqua"/>
          <w:bCs/>
          <w:color w:val="000000"/>
          <w:lang w:eastAsia="zh-CN"/>
        </w:rPr>
        <w:t xml:space="preserve">: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Hospitalization</w:t>
      </w:r>
      <w:r w:rsidR="00D76823" w:rsidRPr="00D4619C">
        <w:rPr>
          <w:rFonts w:ascii="Book Antiqua" w:eastAsia="宋体" w:hAnsi="Book Antiqua" w:cs="宋体"/>
          <w:bCs/>
          <w:color w:val="000000"/>
          <w:lang w:eastAsia="zh-CN"/>
        </w:rPr>
        <w:t xml:space="preserve">;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C</w:t>
      </w:r>
      <w:r w:rsidR="00D4619C" w:rsidRPr="00D4619C">
        <w:rPr>
          <w:rFonts w:ascii="Book Antiqua" w:hAnsi="Book Antiqua" w:cs="Book Antiqua"/>
          <w:bCs/>
          <w:color w:val="000000"/>
          <w:lang w:eastAsia="zh-CN"/>
        </w:rPr>
        <w:t>: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Major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bleeding</w:t>
      </w:r>
      <w:r w:rsidR="00D4619C" w:rsidRPr="00D4619C">
        <w:rPr>
          <w:rFonts w:ascii="Book Antiqua" w:hAnsi="Book Antiqua" w:cs="Book Antiqua"/>
          <w:bCs/>
          <w:color w:val="000000"/>
          <w:lang w:eastAsia="zh-CN"/>
        </w:rPr>
        <w:t>.</w:t>
      </w:r>
    </w:p>
    <w:p w14:paraId="14D1C140" w14:textId="10BC7CBB" w:rsidR="00101DFE" w:rsidRPr="00D4619C" w:rsidRDefault="00101DFE" w:rsidP="00D4619C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68D3080F" w14:textId="02E911A0" w:rsidR="00D4619C" w:rsidRDefault="00D4619C" w:rsidP="00D4619C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  <w:sectPr w:rsidR="00D4619C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DEF6BD9" w14:textId="365B54DA" w:rsidR="00101DFE" w:rsidRPr="00D4619C" w:rsidRDefault="00D313B2" w:rsidP="00D4619C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D4619C">
        <w:rPr>
          <w:rFonts w:ascii="Book Antiqua" w:hAnsi="Book Antiqua" w:cs="Book Antiqua"/>
          <w:b/>
          <w:color w:val="000000"/>
          <w:lang w:eastAsia="zh-CN"/>
        </w:rPr>
        <w:lastRenderedPageBreak/>
        <w:t>Table</w:t>
      </w:r>
      <w:r w:rsidR="00184CAF" w:rsidRPr="00D4619C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Pr="00D4619C">
        <w:rPr>
          <w:rFonts w:ascii="Book Antiqua" w:hAnsi="Book Antiqua" w:cs="Book Antiqua"/>
          <w:b/>
          <w:color w:val="000000"/>
          <w:lang w:eastAsia="zh-CN"/>
        </w:rPr>
        <w:t>1</w:t>
      </w:r>
      <w:r w:rsidR="00184CAF" w:rsidRPr="00D4619C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Pr="00D4619C">
        <w:rPr>
          <w:rFonts w:ascii="Book Antiqua" w:hAnsi="Book Antiqua" w:cs="Book Antiqua"/>
          <w:b/>
          <w:color w:val="000000"/>
          <w:lang w:eastAsia="zh-CN"/>
        </w:rPr>
        <w:t>Articles’</w:t>
      </w:r>
      <w:r w:rsidR="00184CAF" w:rsidRPr="00D4619C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Pr="00D4619C">
        <w:rPr>
          <w:rFonts w:ascii="Book Antiqua" w:hAnsi="Book Antiqua" w:cs="Book Antiqua"/>
          <w:b/>
          <w:color w:val="000000"/>
          <w:lang w:eastAsia="zh-CN"/>
        </w:rPr>
        <w:t>features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ayout w:type="fixed"/>
        <w:tblLook w:val="0600" w:firstRow="0" w:lastRow="0" w:firstColumn="0" w:lastColumn="0" w:noHBand="1" w:noVBand="1"/>
      </w:tblPr>
      <w:tblGrid>
        <w:gridCol w:w="1127"/>
        <w:gridCol w:w="791"/>
        <w:gridCol w:w="990"/>
        <w:gridCol w:w="1221"/>
        <w:gridCol w:w="1506"/>
        <w:gridCol w:w="1239"/>
        <w:gridCol w:w="1804"/>
        <w:gridCol w:w="1239"/>
        <w:gridCol w:w="1804"/>
        <w:gridCol w:w="1239"/>
      </w:tblGrid>
      <w:tr w:rsidR="00D313B2" w:rsidRPr="00D4619C" w14:paraId="0B49E49C" w14:textId="77777777" w:rsidTr="00D4619C">
        <w:trPr>
          <w:trHeight w:val="353"/>
        </w:trPr>
        <w:tc>
          <w:tcPr>
            <w:tcW w:w="43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93520" w14:textId="451A376A" w:rsidR="00101DFE" w:rsidRPr="00D4619C" w:rsidRDefault="00255A73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Ref.</w:t>
            </w:r>
          </w:p>
        </w:tc>
        <w:tc>
          <w:tcPr>
            <w:tcW w:w="30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80FE5" w14:textId="37655C1D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Total</w:t>
            </w:r>
            <w:r w:rsidR="00184CAF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sample</w:t>
            </w:r>
          </w:p>
        </w:tc>
        <w:tc>
          <w:tcPr>
            <w:tcW w:w="38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6CD62" w14:textId="5F12EC90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Sex,</w:t>
            </w:r>
            <w:r w:rsidR="00184CAF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male/female,</w:t>
            </w:r>
            <w:r w:rsidR="00184CAF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i/>
                <w:lang w:eastAsia="zh-CN"/>
              </w:rPr>
              <w:t>n</w:t>
            </w:r>
          </w:p>
        </w:tc>
        <w:tc>
          <w:tcPr>
            <w:tcW w:w="47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218EB" w14:textId="7A9852D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Age,</w:t>
            </w:r>
            <w:r w:rsidR="00184CAF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</w:t>
            </w:r>
            <w:proofErr w:type="spellStart"/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yr</w:t>
            </w:r>
            <w:proofErr w:type="spellEnd"/>
          </w:p>
        </w:tc>
        <w:tc>
          <w:tcPr>
            <w:tcW w:w="58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2D3ED" w14:textId="7AD48F8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Symptoms</w:t>
            </w:r>
            <w:r w:rsidR="00184CAF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duration,</w:t>
            </w:r>
            <w:r w:rsidR="00184CAF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</w:t>
            </w:r>
            <w:proofErr w:type="spellStart"/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yr</w:t>
            </w:r>
            <w:proofErr w:type="spellEnd"/>
            <w:r w:rsidR="00184CAF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or</w:t>
            </w:r>
            <w:r w:rsidR="001549F2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</w:t>
            </w:r>
            <w:proofErr w:type="spellStart"/>
            <w:r w:rsidR="001549F2" w:rsidRPr="00D4619C">
              <w:rPr>
                <w:rFonts w:ascii="Book Antiqua" w:eastAsia="等线" w:hAnsi="Book Antiqua" w:cs="Arial"/>
                <w:b/>
                <w:lang w:eastAsia="zh-CN"/>
              </w:rPr>
              <w:t>mo</w:t>
            </w:r>
            <w:proofErr w:type="spellEnd"/>
          </w:p>
        </w:tc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8FBCC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MBI</w:t>
            </w:r>
          </w:p>
        </w:tc>
        <w:tc>
          <w:tcPr>
            <w:tcW w:w="69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08CA3" w14:textId="2E4D2210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Classification,</w:t>
            </w:r>
            <w:r w:rsidR="00184CAF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</w:t>
            </w:r>
            <w:r w:rsidRPr="000C66C7">
              <w:rPr>
                <w:rFonts w:ascii="Book Antiqua" w:eastAsia="等线" w:hAnsi="Book Antiqua" w:cs="Arial"/>
                <w:b/>
                <w:i/>
                <w:iCs/>
                <w:lang w:eastAsia="zh-CN"/>
              </w:rPr>
              <w:t>n</w:t>
            </w:r>
            <w:r w:rsidR="00184CAF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(%)</w:t>
            </w:r>
          </w:p>
        </w:tc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026A6" w14:textId="5E1C3211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Pre</w:t>
            </w:r>
            <w:r w:rsidR="001549F2" w:rsidRPr="00D4619C">
              <w:rPr>
                <w:rFonts w:ascii="Book Antiqua" w:eastAsia="等线" w:hAnsi="Book Antiqua" w:cs="Arial"/>
                <w:b/>
                <w:lang w:eastAsia="zh-CN"/>
              </w:rPr>
              <w:t>-</w:t>
            </w: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ECK</w:t>
            </w:r>
            <w:r w:rsidR="00184CAF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scores</w:t>
            </w:r>
          </w:p>
        </w:tc>
        <w:tc>
          <w:tcPr>
            <w:tcW w:w="69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79B8E" w14:textId="4C9296AA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LESP,</w:t>
            </w:r>
            <w:r w:rsidR="00184CAF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mmHg</w:t>
            </w:r>
          </w:p>
        </w:tc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7439F" w14:textId="695D3615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IRP,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mmHg</w:t>
            </w:r>
          </w:p>
        </w:tc>
      </w:tr>
      <w:tr w:rsidR="007346F6" w:rsidRPr="00D4619C" w14:paraId="28BDE923" w14:textId="77777777" w:rsidTr="00D4619C">
        <w:trPr>
          <w:trHeight w:val="353"/>
        </w:trPr>
        <w:tc>
          <w:tcPr>
            <w:tcW w:w="435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3F0D7" w14:textId="3A6E5B7C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Familiari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et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5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184CAF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="00255A73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016</w:t>
            </w:r>
          </w:p>
        </w:tc>
        <w:tc>
          <w:tcPr>
            <w:tcW w:w="305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B3C79" w14:textId="5CC3C789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8</w:t>
            </w:r>
          </w:p>
        </w:tc>
        <w:tc>
          <w:tcPr>
            <w:tcW w:w="382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BDC06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NA</w:t>
            </w:r>
          </w:p>
        </w:tc>
        <w:tc>
          <w:tcPr>
            <w:tcW w:w="471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4CBDD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NA</w:t>
            </w:r>
          </w:p>
        </w:tc>
        <w:tc>
          <w:tcPr>
            <w:tcW w:w="581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DB687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NA</w:t>
            </w:r>
          </w:p>
        </w:tc>
        <w:tc>
          <w:tcPr>
            <w:tcW w:w="478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01955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NA</w:t>
            </w:r>
          </w:p>
        </w:tc>
        <w:tc>
          <w:tcPr>
            <w:tcW w:w="696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48A5DF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NA</w:t>
            </w:r>
          </w:p>
        </w:tc>
        <w:tc>
          <w:tcPr>
            <w:tcW w:w="478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04D9B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NA</w:t>
            </w:r>
          </w:p>
        </w:tc>
        <w:tc>
          <w:tcPr>
            <w:tcW w:w="696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DF4DF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NA</w:t>
            </w:r>
          </w:p>
        </w:tc>
        <w:tc>
          <w:tcPr>
            <w:tcW w:w="478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7E661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FF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NA</w:t>
            </w:r>
          </w:p>
        </w:tc>
      </w:tr>
      <w:tr w:rsidR="007346F6" w:rsidRPr="00D4619C" w14:paraId="2F350560" w14:textId="77777777" w:rsidTr="00D4619C">
        <w:trPr>
          <w:trHeight w:val="353"/>
        </w:trPr>
        <w:tc>
          <w:tcPr>
            <w:tcW w:w="435" w:type="pct"/>
            <w:vMerge/>
            <w:shd w:val="clear" w:color="auto" w:fill="auto"/>
            <w:vAlign w:val="center"/>
            <w:hideMark/>
          </w:tcPr>
          <w:p w14:paraId="18A5ABA6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</w:p>
        </w:tc>
        <w:tc>
          <w:tcPr>
            <w:tcW w:w="305" w:type="pct"/>
            <w:shd w:val="clear" w:color="auto" w:fill="auto"/>
            <w:noWrap/>
            <w:vAlign w:val="center"/>
            <w:hideMark/>
          </w:tcPr>
          <w:p w14:paraId="26B6C12B" w14:textId="44F8FB1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5</w:t>
            </w:r>
          </w:p>
        </w:tc>
        <w:tc>
          <w:tcPr>
            <w:tcW w:w="382" w:type="pct"/>
            <w:vMerge/>
            <w:shd w:val="clear" w:color="auto" w:fill="auto"/>
            <w:vAlign w:val="center"/>
            <w:hideMark/>
          </w:tcPr>
          <w:p w14:paraId="4C1D5B7F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471" w:type="pct"/>
            <w:vMerge/>
            <w:shd w:val="clear" w:color="auto" w:fill="auto"/>
            <w:vAlign w:val="center"/>
            <w:hideMark/>
          </w:tcPr>
          <w:p w14:paraId="1D4BFEEA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581" w:type="pct"/>
            <w:vMerge/>
            <w:shd w:val="clear" w:color="auto" w:fill="auto"/>
            <w:vAlign w:val="center"/>
            <w:hideMark/>
          </w:tcPr>
          <w:p w14:paraId="077F2071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478" w:type="pct"/>
            <w:vMerge/>
            <w:shd w:val="clear" w:color="auto" w:fill="auto"/>
            <w:vAlign w:val="center"/>
            <w:hideMark/>
          </w:tcPr>
          <w:p w14:paraId="330C42D4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696" w:type="pct"/>
            <w:vMerge/>
            <w:shd w:val="clear" w:color="auto" w:fill="auto"/>
            <w:vAlign w:val="center"/>
            <w:hideMark/>
          </w:tcPr>
          <w:p w14:paraId="786C8632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478" w:type="pct"/>
            <w:vMerge/>
            <w:shd w:val="clear" w:color="auto" w:fill="auto"/>
            <w:vAlign w:val="center"/>
            <w:hideMark/>
          </w:tcPr>
          <w:p w14:paraId="76651B6E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696" w:type="pct"/>
            <w:vMerge/>
            <w:shd w:val="clear" w:color="auto" w:fill="auto"/>
            <w:vAlign w:val="center"/>
            <w:hideMark/>
          </w:tcPr>
          <w:p w14:paraId="1FDA4120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478" w:type="pct"/>
            <w:vMerge/>
            <w:shd w:val="clear" w:color="auto" w:fill="auto"/>
            <w:vAlign w:val="center"/>
            <w:hideMark/>
          </w:tcPr>
          <w:p w14:paraId="13012D56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FF0000"/>
                <w:lang w:eastAsia="zh-CN"/>
              </w:rPr>
            </w:pPr>
          </w:p>
        </w:tc>
      </w:tr>
      <w:tr w:rsidR="007346F6" w:rsidRPr="00D4619C" w14:paraId="04CED4B8" w14:textId="77777777" w:rsidTr="00D4619C">
        <w:trPr>
          <w:trHeight w:val="353"/>
        </w:trPr>
        <w:tc>
          <w:tcPr>
            <w:tcW w:w="435" w:type="pct"/>
            <w:vMerge w:val="restart"/>
            <w:shd w:val="clear" w:color="auto" w:fill="auto"/>
            <w:noWrap/>
            <w:vAlign w:val="center"/>
            <w:hideMark/>
          </w:tcPr>
          <w:p w14:paraId="201BF225" w14:textId="3AD2BF9A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Gao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et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6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255A73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017</w:t>
            </w:r>
          </w:p>
        </w:tc>
        <w:tc>
          <w:tcPr>
            <w:tcW w:w="305" w:type="pct"/>
            <w:shd w:val="clear" w:color="auto" w:fill="auto"/>
            <w:noWrap/>
            <w:vAlign w:val="center"/>
            <w:hideMark/>
          </w:tcPr>
          <w:p w14:paraId="6B2526BE" w14:textId="01FB28DD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53</w:t>
            </w:r>
          </w:p>
        </w:tc>
        <w:tc>
          <w:tcPr>
            <w:tcW w:w="382" w:type="pct"/>
            <w:vMerge w:val="restart"/>
            <w:shd w:val="clear" w:color="auto" w:fill="auto"/>
            <w:noWrap/>
            <w:vAlign w:val="center"/>
            <w:hideMark/>
          </w:tcPr>
          <w:p w14:paraId="0B4C34CC" w14:textId="5DD78EAC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9/24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05922DA3" w14:textId="1466980C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5/22</w:t>
            </w:r>
          </w:p>
        </w:tc>
        <w:tc>
          <w:tcPr>
            <w:tcW w:w="471" w:type="pct"/>
            <w:shd w:val="clear" w:color="auto" w:fill="auto"/>
            <w:noWrap/>
            <w:vAlign w:val="center"/>
            <w:hideMark/>
          </w:tcPr>
          <w:p w14:paraId="53ED6A2E" w14:textId="3FB76DEF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7.83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4.36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14:paraId="560F47BE" w14:textId="79DB6A72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5.23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5.87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2340267B" w14:textId="2AB2F16D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9.76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.07</w:t>
            </w:r>
          </w:p>
        </w:tc>
        <w:tc>
          <w:tcPr>
            <w:tcW w:w="696" w:type="pct"/>
            <w:vMerge w:val="restart"/>
            <w:shd w:val="clear" w:color="auto" w:fill="auto"/>
            <w:noWrap/>
            <w:vAlign w:val="center"/>
            <w:hideMark/>
          </w:tcPr>
          <w:p w14:paraId="6F110A15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NA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7BBCB9D1" w14:textId="384986F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6.75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.86</w:t>
            </w:r>
          </w:p>
        </w:tc>
        <w:tc>
          <w:tcPr>
            <w:tcW w:w="696" w:type="pct"/>
            <w:shd w:val="clear" w:color="auto" w:fill="auto"/>
            <w:noWrap/>
            <w:vAlign w:val="center"/>
            <w:hideMark/>
          </w:tcPr>
          <w:p w14:paraId="1231803D" w14:textId="400D76B1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3.03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3.73</w:t>
            </w:r>
          </w:p>
        </w:tc>
        <w:tc>
          <w:tcPr>
            <w:tcW w:w="478" w:type="pct"/>
            <w:vMerge w:val="restart"/>
            <w:shd w:val="clear" w:color="auto" w:fill="auto"/>
            <w:noWrap/>
            <w:vAlign w:val="center"/>
            <w:hideMark/>
          </w:tcPr>
          <w:p w14:paraId="10115AA3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NA</w:t>
            </w:r>
          </w:p>
        </w:tc>
      </w:tr>
      <w:tr w:rsidR="007346F6" w:rsidRPr="00D4619C" w14:paraId="6E47AD7F" w14:textId="77777777" w:rsidTr="00D4619C">
        <w:trPr>
          <w:trHeight w:val="353"/>
        </w:trPr>
        <w:tc>
          <w:tcPr>
            <w:tcW w:w="435" w:type="pct"/>
            <w:vMerge/>
            <w:shd w:val="clear" w:color="auto" w:fill="auto"/>
            <w:vAlign w:val="center"/>
            <w:hideMark/>
          </w:tcPr>
          <w:p w14:paraId="0DC33E7C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</w:p>
        </w:tc>
        <w:tc>
          <w:tcPr>
            <w:tcW w:w="305" w:type="pct"/>
            <w:shd w:val="clear" w:color="auto" w:fill="auto"/>
            <w:noWrap/>
            <w:vAlign w:val="center"/>
            <w:hideMark/>
          </w:tcPr>
          <w:p w14:paraId="1640D1E6" w14:textId="13F6CC46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7</w:t>
            </w:r>
          </w:p>
        </w:tc>
        <w:tc>
          <w:tcPr>
            <w:tcW w:w="382" w:type="pct"/>
            <w:vMerge/>
            <w:shd w:val="clear" w:color="auto" w:fill="auto"/>
            <w:noWrap/>
            <w:vAlign w:val="center"/>
            <w:hideMark/>
          </w:tcPr>
          <w:p w14:paraId="4FC11688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471" w:type="pct"/>
            <w:shd w:val="clear" w:color="auto" w:fill="auto"/>
            <w:noWrap/>
            <w:vAlign w:val="center"/>
            <w:hideMark/>
          </w:tcPr>
          <w:p w14:paraId="3D8A3F2A" w14:textId="786BF9F8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3.96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1.69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14:paraId="7BA60D57" w14:textId="77238FA2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5.30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.87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2C5AAFB4" w14:textId="79CABD79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0.25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.97</w:t>
            </w:r>
          </w:p>
        </w:tc>
        <w:tc>
          <w:tcPr>
            <w:tcW w:w="696" w:type="pct"/>
            <w:vMerge/>
            <w:shd w:val="clear" w:color="auto" w:fill="auto"/>
            <w:vAlign w:val="center"/>
            <w:hideMark/>
          </w:tcPr>
          <w:p w14:paraId="2E1351DA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3637DA48" w14:textId="661A0A92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6.34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.74</w:t>
            </w:r>
          </w:p>
        </w:tc>
        <w:tc>
          <w:tcPr>
            <w:tcW w:w="696" w:type="pct"/>
            <w:shd w:val="clear" w:color="auto" w:fill="auto"/>
            <w:noWrap/>
            <w:vAlign w:val="center"/>
            <w:hideMark/>
          </w:tcPr>
          <w:p w14:paraId="17BDDDF1" w14:textId="7D2CBC81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1.93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4.93</w:t>
            </w:r>
          </w:p>
        </w:tc>
        <w:tc>
          <w:tcPr>
            <w:tcW w:w="478" w:type="pct"/>
            <w:vMerge/>
            <w:shd w:val="clear" w:color="auto" w:fill="auto"/>
            <w:vAlign w:val="center"/>
            <w:hideMark/>
          </w:tcPr>
          <w:p w14:paraId="69F81B99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</w:p>
        </w:tc>
      </w:tr>
      <w:tr w:rsidR="007346F6" w:rsidRPr="00D4619C" w14:paraId="13ED8AA7" w14:textId="77777777" w:rsidTr="00D4619C">
        <w:trPr>
          <w:trHeight w:val="1805"/>
        </w:trPr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4ED7D713" w14:textId="6FCA364F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Gong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et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7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255A73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016</w:t>
            </w:r>
          </w:p>
        </w:tc>
        <w:tc>
          <w:tcPr>
            <w:tcW w:w="305" w:type="pct"/>
            <w:shd w:val="clear" w:color="auto" w:fill="auto"/>
            <w:noWrap/>
            <w:vAlign w:val="center"/>
            <w:hideMark/>
          </w:tcPr>
          <w:p w14:paraId="4962CA25" w14:textId="6E60D656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59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6DF1C9E7" w14:textId="54629607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8</w:t>
            </w:r>
          </w:p>
        </w:tc>
        <w:tc>
          <w:tcPr>
            <w:tcW w:w="382" w:type="pct"/>
            <w:shd w:val="clear" w:color="auto" w:fill="auto"/>
            <w:noWrap/>
            <w:vAlign w:val="center"/>
            <w:hideMark/>
          </w:tcPr>
          <w:p w14:paraId="6FDB824D" w14:textId="18EAB5E1" w:rsidR="00101DFE" w:rsidRPr="00D4619C" w:rsidRDefault="00D4619C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>
              <w:rPr>
                <w:rFonts w:ascii="Book Antiqua" w:eastAsia="等线" w:hAnsi="Book Antiqua" w:cs="Arial" w:hint="eastAsia"/>
                <w:lang w:eastAsia="zh-CN"/>
              </w:rPr>
              <w:t>F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emale</w:t>
            </w:r>
            <w:r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5322A6A7" w14:textId="43B9D4C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9</w:t>
            </w:r>
            <w:r w:rsidR="00D4619C">
              <w:rPr>
                <w:rFonts w:ascii="Book Antiqua" w:eastAsia="等线" w:hAnsi="Book Antiqua" w:cs="Arial" w:hint="eastAsia"/>
                <w:color w:val="000000"/>
                <w:lang w:eastAsia="zh-CN"/>
              </w:rPr>
              <w:t xml:space="preserve">; </w:t>
            </w:r>
          </w:p>
          <w:p w14:paraId="7360370C" w14:textId="7EC8C826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9</w:t>
            </w:r>
          </w:p>
        </w:tc>
        <w:tc>
          <w:tcPr>
            <w:tcW w:w="471" w:type="pct"/>
            <w:shd w:val="clear" w:color="auto" w:fill="auto"/>
            <w:noWrap/>
            <w:vAlign w:val="center"/>
            <w:hideMark/>
          </w:tcPr>
          <w:p w14:paraId="4D2CB428" w14:textId="4264646F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9.8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2.4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4708327B" w14:textId="35AF6FED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1.5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7.2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14:paraId="20856B42" w14:textId="316FDA91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6.5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5.5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39707CE6" w14:textId="7AB92EA0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7.9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.3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2B7446B1" w14:textId="21E5993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0.7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.6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26C8C48D" w14:textId="0BFE09C1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0.1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.2</w:t>
            </w:r>
          </w:p>
        </w:tc>
        <w:tc>
          <w:tcPr>
            <w:tcW w:w="696" w:type="pct"/>
            <w:shd w:val="clear" w:color="auto" w:fill="auto"/>
            <w:noWrap/>
            <w:vAlign w:val="center"/>
            <w:hideMark/>
          </w:tcPr>
          <w:p w14:paraId="7F291D4D" w14:textId="00339D6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ASAC</w:t>
            </w:r>
            <w:r w:rsidR="00255A73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7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9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>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</w:p>
          <w:p w14:paraId="7B4C46B9" w14:textId="47929E4F" w:rsidR="00101DFE" w:rsidRPr="00D4619C" w:rsidRDefault="00255A73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I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11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7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>;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II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1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2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CC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21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12</w:t>
            </w:r>
          </w:p>
          <w:p w14:paraId="38423233" w14:textId="4DDC09E0" w:rsidR="00101DFE" w:rsidRPr="00D4619C" w:rsidRDefault="00255A73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I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38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lastRenderedPageBreak/>
              <w:t>26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5E8CA644" w14:textId="5D4EE82D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lastRenderedPageBreak/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7.2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.4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54D37371" w14:textId="39F49D30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6.8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.7</w:t>
            </w:r>
          </w:p>
        </w:tc>
        <w:tc>
          <w:tcPr>
            <w:tcW w:w="696" w:type="pct"/>
            <w:shd w:val="clear" w:color="auto" w:fill="auto"/>
            <w:noWrap/>
            <w:vAlign w:val="center"/>
            <w:hideMark/>
          </w:tcPr>
          <w:p w14:paraId="4F008FBD" w14:textId="7A0374CF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2.1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2.9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63972FC2" w14:textId="2A643DD8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4.6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3.2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3A10071C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NA</w:t>
            </w:r>
          </w:p>
        </w:tc>
      </w:tr>
      <w:tr w:rsidR="007346F6" w:rsidRPr="00D4619C" w14:paraId="486EDA12" w14:textId="77777777" w:rsidTr="00D4619C">
        <w:trPr>
          <w:trHeight w:val="1248"/>
        </w:trPr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1AECD51A" w14:textId="3BD79AA2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Gu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et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4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255A73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020</w:t>
            </w:r>
          </w:p>
        </w:tc>
        <w:tc>
          <w:tcPr>
            <w:tcW w:w="305" w:type="pct"/>
            <w:shd w:val="clear" w:color="auto" w:fill="auto"/>
            <w:noWrap/>
            <w:vAlign w:val="center"/>
            <w:hideMark/>
          </w:tcPr>
          <w:p w14:paraId="0AB81546" w14:textId="6580453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8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5314D534" w14:textId="61D98EFF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6</w:t>
            </w:r>
          </w:p>
        </w:tc>
        <w:tc>
          <w:tcPr>
            <w:tcW w:w="382" w:type="pct"/>
            <w:shd w:val="clear" w:color="auto" w:fill="auto"/>
            <w:noWrap/>
            <w:vAlign w:val="center"/>
            <w:hideMark/>
          </w:tcPr>
          <w:p w14:paraId="6143FD43" w14:textId="61629BB5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3/25</w:t>
            </w:r>
            <w:r w:rsidR="00D4619C">
              <w:rPr>
                <w:rFonts w:ascii="Book Antiqua" w:eastAsia="等线" w:hAnsi="Book Antiqua" w:cs="Arial" w:hint="eastAsia"/>
                <w:color w:val="000000"/>
                <w:lang w:eastAsia="zh-CN"/>
              </w:rPr>
              <w:t xml:space="preserve">; </w:t>
            </w:r>
          </w:p>
          <w:p w14:paraId="0857D739" w14:textId="4F0CABC3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1/25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471" w:type="pct"/>
            <w:shd w:val="clear" w:color="auto" w:fill="auto"/>
            <w:noWrap/>
            <w:vAlign w:val="center"/>
            <w:hideMark/>
          </w:tcPr>
          <w:p w14:paraId="2CE85E0E" w14:textId="52BB5B6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2.8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0.2</w:t>
            </w:r>
            <w:r w:rsidR="00D4619C">
              <w:rPr>
                <w:rFonts w:ascii="Book Antiqua" w:eastAsia="等线" w:hAnsi="Book Antiqua" w:cs="Arial" w:hint="eastAsia"/>
                <w:color w:val="000000"/>
                <w:lang w:eastAsia="zh-CN"/>
              </w:rPr>
              <w:t xml:space="preserve">; </w:t>
            </w:r>
          </w:p>
          <w:p w14:paraId="696D0956" w14:textId="0160267E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3.6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1.4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14:paraId="170C28AC" w14:textId="3B8C415F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.1(0.3~31.0)</w:t>
            </w:r>
            <w:r w:rsidR="00D4619C">
              <w:rPr>
                <w:rFonts w:ascii="Book Antiqua" w:eastAsia="等线" w:hAnsi="Book Antiqua" w:cs="Arial" w:hint="eastAsia"/>
                <w:color w:val="000000"/>
                <w:lang w:eastAsia="zh-CN"/>
              </w:rPr>
              <w:t xml:space="preserve">; </w:t>
            </w:r>
          </w:p>
          <w:p w14:paraId="48810EB3" w14:textId="235DF0BF" w:rsidR="00101DFE" w:rsidRPr="00D4619C" w:rsidRDefault="00184CAF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.0(0.3~34.0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）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1A1DB60E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NA</w:t>
            </w:r>
          </w:p>
        </w:tc>
        <w:tc>
          <w:tcPr>
            <w:tcW w:w="696" w:type="pct"/>
            <w:shd w:val="clear" w:color="auto" w:fill="auto"/>
            <w:noWrap/>
            <w:vAlign w:val="center"/>
            <w:hideMark/>
          </w:tcPr>
          <w:p w14:paraId="00DE0670" w14:textId="7A9C078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CC</w:t>
            </w:r>
            <w:r w:rsidR="00255A73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II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8;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6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60A9B7E0" w14:textId="0EB4B3CE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.1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6</w:t>
            </w:r>
            <w:r w:rsidR="00D4619C">
              <w:rPr>
                <w:rFonts w:ascii="Book Antiqua" w:eastAsia="等线" w:hAnsi="Book Antiqua" w:cs="Arial" w:hint="eastAsia"/>
                <w:color w:val="000000"/>
                <w:lang w:eastAsia="zh-CN"/>
              </w:rPr>
              <w:t>;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  <w:p w14:paraId="69FFE743" w14:textId="292099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.5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5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696" w:type="pct"/>
            <w:shd w:val="clear" w:color="auto" w:fill="auto"/>
            <w:noWrap/>
            <w:vAlign w:val="center"/>
            <w:hideMark/>
          </w:tcPr>
          <w:p w14:paraId="1957E74F" w14:textId="71EB4BE1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2.4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.3</w:t>
            </w:r>
            <w:r w:rsidR="00D4619C">
              <w:rPr>
                <w:rFonts w:ascii="Book Antiqua" w:eastAsia="等线" w:hAnsi="Book Antiqua" w:cs="Arial" w:hint="eastAsia"/>
                <w:color w:val="000000"/>
                <w:lang w:eastAsia="zh-CN"/>
              </w:rPr>
              <w:t xml:space="preserve">; </w:t>
            </w:r>
          </w:p>
          <w:p w14:paraId="5C517FBD" w14:textId="559EC939" w:rsidR="00101DFE" w:rsidRPr="00D4619C" w:rsidRDefault="00184CAF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3.5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.0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3D9E5EC9" w14:textId="0608FD64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1.5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.6</w:t>
            </w:r>
            <w:r w:rsidR="00D4619C">
              <w:rPr>
                <w:rFonts w:ascii="Book Antiqua" w:eastAsia="等线" w:hAnsi="Book Antiqua" w:cs="Arial" w:hint="eastAsia"/>
                <w:color w:val="000000"/>
                <w:lang w:eastAsia="zh-CN"/>
              </w:rPr>
              <w:t xml:space="preserve">; </w:t>
            </w:r>
          </w:p>
          <w:p w14:paraId="7FA718C9" w14:textId="05614C9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3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.8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</w:tr>
      <w:tr w:rsidR="007346F6" w:rsidRPr="00D4619C" w14:paraId="631871FB" w14:textId="77777777" w:rsidTr="00D4619C">
        <w:trPr>
          <w:trHeight w:val="1805"/>
        </w:trPr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5FB0B28A" w14:textId="52926F95" w:rsidR="00101DFE" w:rsidRPr="00D4619C" w:rsidRDefault="00184CAF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Huang</w:t>
            </w:r>
            <w:r w:rsidRPr="00D4619C">
              <w:rPr>
                <w:rFonts w:ascii="Book Antiqua" w:eastAsia="等线" w:hAnsi="Book Antiqua" w:cs="Arial"/>
                <w:i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lang w:eastAsia="zh-CN"/>
              </w:rPr>
              <w:t>et</w:t>
            </w:r>
            <w:r w:rsidRPr="00D4619C">
              <w:rPr>
                <w:rFonts w:ascii="Book Antiqua" w:eastAsia="等线" w:hAnsi="Book Antiqua" w:cs="Arial"/>
                <w:i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3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255A73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2020</w:t>
            </w:r>
          </w:p>
        </w:tc>
        <w:tc>
          <w:tcPr>
            <w:tcW w:w="305" w:type="pct"/>
            <w:shd w:val="clear" w:color="auto" w:fill="auto"/>
            <w:noWrap/>
            <w:vAlign w:val="center"/>
            <w:hideMark/>
          </w:tcPr>
          <w:p w14:paraId="18BE3559" w14:textId="35730CD5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74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5411494F" w14:textId="7E617FD1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6</w:t>
            </w:r>
          </w:p>
          <w:p w14:paraId="36363B75" w14:textId="19C02138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382" w:type="pct"/>
            <w:shd w:val="clear" w:color="auto" w:fill="auto"/>
            <w:noWrap/>
            <w:vAlign w:val="center"/>
            <w:hideMark/>
          </w:tcPr>
          <w:p w14:paraId="5993D696" w14:textId="5B96E63D" w:rsidR="00101DFE" w:rsidRPr="00D4619C" w:rsidRDefault="00D4619C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>
              <w:rPr>
                <w:rFonts w:ascii="Book Antiqua" w:eastAsia="等线" w:hAnsi="Book Antiqua" w:cs="Arial" w:hint="eastAsia"/>
                <w:lang w:eastAsia="zh-CN"/>
              </w:rPr>
              <w:t>F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emale</w:t>
            </w:r>
            <w:r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179C2597" w14:textId="2270DD61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4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5C5AD750" w14:textId="0D5BF9C6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7</w:t>
            </w:r>
          </w:p>
          <w:p w14:paraId="24030084" w14:textId="7AC73303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471" w:type="pct"/>
            <w:shd w:val="clear" w:color="auto" w:fill="auto"/>
            <w:noWrap/>
            <w:vAlign w:val="center"/>
            <w:hideMark/>
          </w:tcPr>
          <w:p w14:paraId="22378360" w14:textId="42567126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7.7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3.0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46B7AEED" w14:textId="7223137B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0.8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1.1</w:t>
            </w:r>
          </w:p>
          <w:p w14:paraId="0FBE84A8" w14:textId="46FCF9D8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14:paraId="1AF3CA3F" w14:textId="68317F3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8.9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5.8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15A2829E" w14:textId="7A0859E4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8.8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5.5</w:t>
            </w:r>
          </w:p>
          <w:p w14:paraId="1679B5ED" w14:textId="7209A1C4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5645065C" w14:textId="2FCDC5B8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9.4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.1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3111D948" w14:textId="684348A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0.3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.6</w:t>
            </w:r>
          </w:p>
          <w:p w14:paraId="14C95B2D" w14:textId="0426EAF4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696" w:type="pct"/>
            <w:shd w:val="clear" w:color="auto" w:fill="auto"/>
            <w:noWrap/>
            <w:vAlign w:val="center"/>
            <w:hideMark/>
          </w:tcPr>
          <w:p w14:paraId="36212F9B" w14:textId="4F6A379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ASAC</w:t>
            </w:r>
            <w:r w:rsidR="00255A73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58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3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I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5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7E123850" w14:textId="1BE44E2C" w:rsidR="00101DFE" w:rsidRPr="00D4619C" w:rsidRDefault="00255A73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II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1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1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CC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26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12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I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48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24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1C074BAD" w14:textId="762DC59C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7.5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.9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>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</w:p>
          <w:p w14:paraId="5EEEF401" w14:textId="5F724EA0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7.1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.6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</w:p>
          <w:p w14:paraId="1013A122" w14:textId="2097AF53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696" w:type="pct"/>
            <w:shd w:val="clear" w:color="auto" w:fill="auto"/>
            <w:noWrap/>
            <w:vAlign w:val="center"/>
            <w:hideMark/>
          </w:tcPr>
          <w:p w14:paraId="5C1955DD" w14:textId="6DAF886A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9.8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3.7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52FFE82F" w14:textId="1C5FA5E8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1.8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4.3</w:t>
            </w:r>
          </w:p>
          <w:p w14:paraId="3E7B384E" w14:textId="02113D4D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182BCB06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NA</w:t>
            </w:r>
          </w:p>
        </w:tc>
      </w:tr>
      <w:tr w:rsidR="007346F6" w:rsidRPr="00D4619C" w14:paraId="143DAF60" w14:textId="77777777" w:rsidTr="00D4619C">
        <w:trPr>
          <w:trHeight w:val="716"/>
        </w:trPr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3BD98AFE" w14:textId="142DDCA9" w:rsidR="00101DFE" w:rsidRPr="00D4619C" w:rsidRDefault="00184CAF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Nabi</w:t>
            </w:r>
            <w:r w:rsidRPr="00D4619C">
              <w:rPr>
                <w:rFonts w:ascii="Book Antiqua" w:eastAsia="等线" w:hAnsi="Book Antiqua" w:cs="Arial"/>
                <w:i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lang w:eastAsia="zh-CN"/>
              </w:rPr>
              <w:t>et</w:t>
            </w:r>
            <w:r w:rsidRPr="00D4619C">
              <w:rPr>
                <w:rFonts w:ascii="Book Antiqua" w:eastAsia="等线" w:hAnsi="Book Antiqua" w:cs="Arial"/>
                <w:i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2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255A73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2020</w:t>
            </w:r>
          </w:p>
        </w:tc>
        <w:tc>
          <w:tcPr>
            <w:tcW w:w="305" w:type="pct"/>
            <w:shd w:val="clear" w:color="auto" w:fill="auto"/>
            <w:noWrap/>
            <w:vAlign w:val="center"/>
            <w:hideMark/>
          </w:tcPr>
          <w:p w14:paraId="23B5FFD4" w14:textId="6A1E8958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7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18241B6B" w14:textId="2F5208E2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lastRenderedPageBreak/>
              <w:t>34</w:t>
            </w:r>
          </w:p>
        </w:tc>
        <w:tc>
          <w:tcPr>
            <w:tcW w:w="382" w:type="pct"/>
            <w:shd w:val="clear" w:color="auto" w:fill="auto"/>
            <w:noWrap/>
            <w:vAlign w:val="bottom"/>
            <w:hideMark/>
          </w:tcPr>
          <w:p w14:paraId="3C3CA293" w14:textId="3087E3DD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lastRenderedPageBreak/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4/13</w:t>
            </w:r>
            <w:r w:rsidR="00D4619C">
              <w:rPr>
                <w:rFonts w:ascii="Book Antiqua" w:eastAsia="等线" w:hAnsi="Book Antiqua" w:cs="Arial" w:hint="eastAsia"/>
                <w:color w:val="000000"/>
                <w:lang w:eastAsia="zh-CN"/>
              </w:rPr>
              <w:t>;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  <w:p w14:paraId="7D35BEE9" w14:textId="4AF2B15A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lastRenderedPageBreak/>
              <w:t>18/16</w:t>
            </w:r>
          </w:p>
        </w:tc>
        <w:tc>
          <w:tcPr>
            <w:tcW w:w="471" w:type="pct"/>
            <w:shd w:val="clear" w:color="auto" w:fill="auto"/>
            <w:noWrap/>
            <w:vAlign w:val="center"/>
            <w:hideMark/>
          </w:tcPr>
          <w:p w14:paraId="11E9E4DD" w14:textId="683D688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lastRenderedPageBreak/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1.3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4.4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>;</w:t>
            </w:r>
            <w:r w:rsidR="00255A73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</w:p>
          <w:p w14:paraId="54FD9B45" w14:textId="7738D9D9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0.1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lastRenderedPageBreak/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6.8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14:paraId="203A8D9F" w14:textId="16DFFBAE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lastRenderedPageBreak/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>;</w:t>
            </w:r>
          </w:p>
          <w:p w14:paraId="0157C14A" w14:textId="27ED4C2C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1E9EF406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NA</w:t>
            </w:r>
          </w:p>
        </w:tc>
        <w:tc>
          <w:tcPr>
            <w:tcW w:w="696" w:type="pct"/>
            <w:shd w:val="clear" w:color="auto" w:fill="auto"/>
            <w:noWrap/>
            <w:vAlign w:val="center"/>
            <w:hideMark/>
          </w:tcPr>
          <w:p w14:paraId="5304503D" w14:textId="5355D561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ASAC</w:t>
            </w:r>
            <w:r w:rsidR="00255A73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3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2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67871321" w14:textId="5350E752" w:rsidR="00101DFE" w:rsidRPr="00D4619C" w:rsidRDefault="00255A73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I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24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lastRenderedPageBreak/>
              <w:t>22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43F5CEC7" w14:textId="1EE7DF5B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lastRenderedPageBreak/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6.75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.32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>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</w:p>
          <w:p w14:paraId="480A7073" w14:textId="5EE28186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6.02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lastRenderedPageBreak/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.33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</w:p>
        </w:tc>
        <w:tc>
          <w:tcPr>
            <w:tcW w:w="696" w:type="pct"/>
            <w:shd w:val="clear" w:color="auto" w:fill="auto"/>
            <w:noWrap/>
            <w:vAlign w:val="center"/>
            <w:hideMark/>
          </w:tcPr>
          <w:p w14:paraId="5388C28B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lastRenderedPageBreak/>
              <w:t>NA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409C355F" w14:textId="309AD4C8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8.50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1.01</w:t>
            </w:r>
            <w:r w:rsidR="00D4619C">
              <w:rPr>
                <w:rFonts w:ascii="Book Antiqua" w:eastAsia="等线" w:hAnsi="Book Antiqua" w:cs="Arial" w:hint="eastAsia"/>
                <w:color w:val="000000"/>
                <w:lang w:eastAsia="zh-CN"/>
              </w:rPr>
              <w:t xml:space="preserve">; </w:t>
            </w:r>
          </w:p>
          <w:p w14:paraId="43B86669" w14:textId="5D216FE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6.40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lastRenderedPageBreak/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3.9</w:t>
            </w:r>
          </w:p>
        </w:tc>
      </w:tr>
    </w:tbl>
    <w:p w14:paraId="31759E51" w14:textId="19E307F6" w:rsidR="00BB662F" w:rsidRPr="00D4619C" w:rsidRDefault="00F74886" w:rsidP="00D4619C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4619C">
        <w:rPr>
          <w:rFonts w:ascii="Book Antiqua" w:hAnsi="Book Antiqua" w:cs="Book Antiqua"/>
          <w:color w:val="000000"/>
          <w:lang w:eastAsia="zh-CN"/>
        </w:rPr>
        <w:lastRenderedPageBreak/>
        <w:t xml:space="preserve">Data are presented as mean ± </w:t>
      </w:r>
      <w:r>
        <w:rPr>
          <w:rFonts w:ascii="Book Antiqua" w:hAnsi="Book Antiqua" w:cs="Book Antiqua"/>
          <w:color w:val="000000"/>
          <w:lang w:eastAsia="zh-CN"/>
        </w:rPr>
        <w:t>standard deviation</w:t>
      </w:r>
      <w:r w:rsidRPr="00D4619C">
        <w:rPr>
          <w:rFonts w:ascii="Book Antiqua" w:hAnsi="Book Antiqua" w:cs="Book Antiqua"/>
          <w:color w:val="000000"/>
          <w:lang w:eastAsia="zh-CN"/>
        </w:rPr>
        <w:t xml:space="preserve"> or </w:t>
      </w:r>
      <w:r w:rsidRPr="000C66C7">
        <w:rPr>
          <w:rFonts w:ascii="Book Antiqua" w:hAnsi="Book Antiqua" w:cs="Book Antiqua"/>
          <w:i/>
          <w:iCs/>
          <w:color w:val="000000"/>
          <w:lang w:eastAsia="zh-CN"/>
        </w:rPr>
        <w:t>n</w:t>
      </w:r>
      <w:r w:rsidRPr="00D4619C">
        <w:rPr>
          <w:rFonts w:ascii="Book Antiqua" w:hAnsi="Book Antiqua" w:cs="Book Antiqua"/>
          <w:color w:val="000000"/>
          <w:lang w:eastAsia="zh-CN"/>
        </w:rPr>
        <w:t xml:space="preserve"> (%).</w:t>
      </w:r>
      <w:r>
        <w:rPr>
          <w:rFonts w:ascii="Book Antiqua" w:hAnsi="Book Antiqua" w:cs="Book Antiqua"/>
          <w:color w:val="000000"/>
          <w:lang w:eastAsia="zh-CN"/>
        </w:rPr>
        <w:t xml:space="preserve"> 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>ASAC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 xml:space="preserve">American </w:t>
      </w:r>
      <w:r w:rsidR="00F03881">
        <w:rPr>
          <w:rFonts w:ascii="Book Antiqua" w:hAnsi="Book Antiqua" w:cs="Book Antiqua"/>
          <w:color w:val="000000"/>
          <w:lang w:eastAsia="zh-CN"/>
        </w:rPr>
        <w:t>S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 xml:space="preserve">ociety of </w:t>
      </w:r>
      <w:r w:rsidR="00F03881">
        <w:rPr>
          <w:rFonts w:ascii="Book Antiqua" w:hAnsi="Book Antiqua" w:cs="Book Antiqua"/>
          <w:color w:val="000000"/>
          <w:lang w:eastAsia="zh-CN"/>
        </w:rPr>
        <w:t>A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>nesthesiologists classification; BMI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 xml:space="preserve">Body </w:t>
      </w:r>
      <w:r>
        <w:rPr>
          <w:rFonts w:ascii="Book Antiqua" w:hAnsi="Book Antiqua" w:cs="Book Antiqua"/>
          <w:color w:val="000000"/>
          <w:lang w:eastAsia="zh-CN"/>
        </w:rPr>
        <w:t>m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 xml:space="preserve">ass </w:t>
      </w:r>
      <w:r>
        <w:rPr>
          <w:rFonts w:ascii="Book Antiqua" w:hAnsi="Book Antiqua" w:cs="Book Antiqua"/>
          <w:color w:val="000000"/>
          <w:lang w:eastAsia="zh-CN"/>
        </w:rPr>
        <w:t>i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>ndex; CC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>Chicago classification; IRP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>
        <w:rPr>
          <w:rFonts w:ascii="Book Antiqua" w:hAnsi="Book Antiqua" w:cs="Book Antiqua"/>
          <w:color w:val="000000"/>
          <w:lang w:eastAsia="zh-CN"/>
        </w:rPr>
        <w:t>I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>ntegrated relaxation pressure; LESP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>
        <w:rPr>
          <w:rFonts w:ascii="Book Antiqua" w:hAnsi="Book Antiqua" w:cs="Book Antiqua"/>
          <w:color w:val="000000"/>
          <w:lang w:eastAsia="zh-CN"/>
        </w:rPr>
        <w:t>L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>ower esophagus sphincter pressure; LM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>
        <w:rPr>
          <w:rFonts w:ascii="Book Antiqua" w:hAnsi="Book Antiqua" w:cs="Book Antiqua"/>
          <w:color w:val="000000"/>
          <w:lang w:eastAsia="zh-CN"/>
        </w:rPr>
        <w:t>L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 xml:space="preserve">ong myotomy; </w:t>
      </w:r>
      <w:r w:rsidR="00BB662F" w:rsidRPr="00D4619C">
        <w:rPr>
          <w:rFonts w:ascii="Book Antiqua" w:eastAsia="等线" w:hAnsi="Book Antiqua"/>
          <w:kern w:val="2"/>
          <w:lang w:eastAsia="zh-CN"/>
        </w:rPr>
        <w:t>NA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>Not Applied; Pre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-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>ECK scores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>
        <w:rPr>
          <w:rFonts w:ascii="Book Antiqua" w:hAnsi="Book Antiqua" w:cs="Book Antiqua"/>
          <w:color w:val="000000"/>
          <w:lang w:eastAsia="zh-CN"/>
        </w:rPr>
        <w:t>P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>reoperative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-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 xml:space="preserve"> peroral endoscopic myotomy </w:t>
      </w:r>
      <w:proofErr w:type="spellStart"/>
      <w:r w:rsidR="00BB662F" w:rsidRPr="00D4619C">
        <w:rPr>
          <w:rFonts w:ascii="Book Antiqua" w:hAnsi="Book Antiqua" w:cs="Book Antiqua"/>
          <w:color w:val="000000"/>
          <w:lang w:eastAsia="zh-CN"/>
        </w:rPr>
        <w:t>Eckardt</w:t>
      </w:r>
      <w:proofErr w:type="spellEnd"/>
      <w:r w:rsidR="00BB662F" w:rsidRPr="00D4619C">
        <w:rPr>
          <w:rFonts w:ascii="Book Antiqua" w:hAnsi="Book Antiqua" w:cs="Book Antiqua"/>
          <w:color w:val="000000"/>
          <w:lang w:eastAsia="zh-CN"/>
        </w:rPr>
        <w:t xml:space="preserve"> scores; SM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>
        <w:rPr>
          <w:rFonts w:ascii="Book Antiqua" w:hAnsi="Book Antiqua" w:cs="Book Antiqua"/>
          <w:color w:val="000000"/>
          <w:lang w:eastAsia="zh-CN"/>
        </w:rPr>
        <w:t>S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>hort myotomy</w:t>
      </w:r>
      <w:r>
        <w:rPr>
          <w:rFonts w:ascii="Book Antiqua" w:hAnsi="Book Antiqua" w:cs="Book Antiqua"/>
          <w:color w:val="000000"/>
          <w:lang w:eastAsia="zh-CN"/>
        </w:rPr>
        <w:t>.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 xml:space="preserve"> </w:t>
      </w:r>
    </w:p>
    <w:p w14:paraId="5181EE57" w14:textId="77777777" w:rsidR="00101DFE" w:rsidRPr="00D4619C" w:rsidRDefault="00101DFE" w:rsidP="00D4619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CD98F14" w14:textId="74A1A956" w:rsidR="00101DFE" w:rsidRPr="00D4619C" w:rsidRDefault="00101DFE" w:rsidP="00D4619C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D4619C">
        <w:rPr>
          <w:rFonts w:ascii="Book Antiqua" w:hAnsi="Book Antiqua"/>
          <w:lang w:eastAsia="zh-CN"/>
        </w:rPr>
        <w:br w:type="page"/>
      </w:r>
      <w:r w:rsidR="00D313B2" w:rsidRPr="00D4619C">
        <w:rPr>
          <w:rFonts w:ascii="Book Antiqua" w:hAnsi="Book Antiqua"/>
          <w:b/>
          <w:lang w:eastAsia="zh-CN"/>
        </w:rPr>
        <w:lastRenderedPageBreak/>
        <w:t>Table</w:t>
      </w:r>
      <w:r w:rsidR="00184CAF" w:rsidRPr="00D4619C">
        <w:rPr>
          <w:rFonts w:ascii="Book Antiqua" w:hAnsi="Book Antiqua"/>
          <w:b/>
          <w:lang w:eastAsia="zh-CN"/>
        </w:rPr>
        <w:t xml:space="preserve"> </w:t>
      </w:r>
      <w:r w:rsidR="00D313B2" w:rsidRPr="00D4619C">
        <w:rPr>
          <w:rFonts w:ascii="Book Antiqua" w:hAnsi="Book Antiqua"/>
          <w:b/>
          <w:lang w:eastAsia="zh-CN"/>
        </w:rPr>
        <w:t>2</w:t>
      </w:r>
      <w:r w:rsidR="00184CAF" w:rsidRPr="00D4619C">
        <w:rPr>
          <w:rFonts w:ascii="Book Antiqua" w:hAnsi="Book Antiqua"/>
          <w:b/>
          <w:lang w:eastAsia="zh-CN"/>
        </w:rPr>
        <w:t xml:space="preserve"> </w:t>
      </w:r>
      <w:r w:rsidR="00D313B2" w:rsidRPr="00D4619C">
        <w:rPr>
          <w:rFonts w:ascii="Book Antiqua" w:eastAsia="Book Antiqua" w:hAnsi="Book Antiqua" w:cs="Book Antiqua"/>
          <w:b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313B2" w:rsidRPr="00D4619C">
        <w:rPr>
          <w:rFonts w:ascii="Book Antiqua" w:eastAsia="Book Antiqua" w:hAnsi="Book Antiqua" w:cs="Book Antiqua"/>
          <w:b/>
          <w:color w:val="000000"/>
        </w:rPr>
        <w:t>detailed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313B2" w:rsidRPr="00D4619C">
        <w:rPr>
          <w:rFonts w:ascii="Book Antiqua" w:eastAsia="Book Antiqua" w:hAnsi="Book Antiqua" w:cs="Book Antiqua"/>
          <w:b/>
          <w:color w:val="000000"/>
        </w:rPr>
        <w:t>study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313B2" w:rsidRPr="00D4619C">
        <w:rPr>
          <w:rFonts w:ascii="Book Antiqua" w:eastAsia="Book Antiqua" w:hAnsi="Book Antiqua" w:cs="Book Antiqua"/>
          <w:b/>
          <w:color w:val="000000"/>
        </w:rPr>
        <w:t>quality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313B2" w:rsidRPr="00D4619C">
        <w:rPr>
          <w:rFonts w:ascii="Book Antiqua" w:eastAsia="Book Antiqua" w:hAnsi="Book Antiqua" w:cs="Book Antiqua"/>
          <w:b/>
          <w:color w:val="000000"/>
        </w:rPr>
        <w:t>evaluation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313B2" w:rsidRPr="00D4619C">
        <w:rPr>
          <w:rFonts w:ascii="Book Antiqua" w:eastAsia="Book Antiqua" w:hAnsi="Book Antiqua" w:cs="Book Antiqua"/>
          <w:b/>
          <w:color w:val="000000"/>
        </w:rPr>
        <w:t>items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ayout w:type="fixed"/>
        <w:tblLook w:val="0600" w:firstRow="0" w:lastRow="0" w:firstColumn="0" w:lastColumn="0" w:noHBand="1" w:noVBand="1"/>
      </w:tblPr>
      <w:tblGrid>
        <w:gridCol w:w="922"/>
        <w:gridCol w:w="717"/>
        <w:gridCol w:w="923"/>
        <w:gridCol w:w="1128"/>
        <w:gridCol w:w="1335"/>
        <w:gridCol w:w="718"/>
        <w:gridCol w:w="923"/>
        <w:gridCol w:w="822"/>
        <w:gridCol w:w="1060"/>
        <w:gridCol w:w="1060"/>
        <w:gridCol w:w="1128"/>
        <w:gridCol w:w="2224"/>
      </w:tblGrid>
      <w:tr w:rsidR="007346F6" w:rsidRPr="00D4619C" w14:paraId="1E82F8FA" w14:textId="77777777" w:rsidTr="00D4619C">
        <w:trPr>
          <w:trHeight w:val="1408"/>
        </w:trPr>
        <w:tc>
          <w:tcPr>
            <w:tcW w:w="35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52E355" w14:textId="6CAE00A8" w:rsidR="00101DFE" w:rsidRPr="00D4619C" w:rsidRDefault="00D4619C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>
              <w:rPr>
                <w:rFonts w:ascii="Book Antiqua" w:eastAsia="等线" w:hAnsi="Book Antiqua" w:cs="Arial" w:hint="eastAsia"/>
                <w:b/>
                <w:color w:val="000000"/>
                <w:lang w:eastAsia="zh-CN"/>
              </w:rPr>
              <w:t>Ref.</w:t>
            </w:r>
          </w:p>
        </w:tc>
        <w:tc>
          <w:tcPr>
            <w:tcW w:w="27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81CDA" w14:textId="001C28D4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Follow</w:t>
            </w:r>
            <w:r w:rsidR="001549F2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-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up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sample</w:t>
            </w:r>
          </w:p>
        </w:tc>
        <w:tc>
          <w:tcPr>
            <w:tcW w:w="35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7C365" w14:textId="73D9D29F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Length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of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the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myotomy,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cm</w:t>
            </w:r>
          </w:p>
        </w:tc>
        <w:tc>
          <w:tcPr>
            <w:tcW w:w="43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FB843" w14:textId="18E570CF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Operative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time,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min</w:t>
            </w:r>
          </w:p>
        </w:tc>
        <w:tc>
          <w:tcPr>
            <w:tcW w:w="51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4C8926" w14:textId="720B0D0B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Myotomy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length,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cm</w:t>
            </w:r>
          </w:p>
        </w:tc>
        <w:tc>
          <w:tcPr>
            <w:tcW w:w="27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67A75" w14:textId="4A05C71B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Follow</w:t>
            </w:r>
            <w:r w:rsidR="001549F2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-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up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time,</w:t>
            </w:r>
            <w:r w:rsidR="001549F2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mo</w:t>
            </w:r>
          </w:p>
        </w:tc>
        <w:tc>
          <w:tcPr>
            <w:tcW w:w="35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049F10" w14:textId="48083B02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Clinical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success</w:t>
            </w:r>
          </w:p>
        </w:tc>
        <w:tc>
          <w:tcPr>
            <w:tcW w:w="3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70A5E" w14:textId="081A1E4B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GERD,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%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5A505" w14:textId="077E44BF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LESP,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mmHg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887BB" w14:textId="6F1EFBB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HRM,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mmHg</w:t>
            </w:r>
          </w:p>
        </w:tc>
        <w:tc>
          <w:tcPr>
            <w:tcW w:w="43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C05BF" w14:textId="4BF4F669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bookmarkStart w:id="3" w:name="_Hlk75337984"/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Post</w:t>
            </w:r>
            <w:r w:rsidR="001549F2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-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ECK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score</w:t>
            </w:r>
            <w:bookmarkEnd w:id="3"/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s</w:t>
            </w:r>
          </w:p>
        </w:tc>
        <w:tc>
          <w:tcPr>
            <w:tcW w:w="85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85510C" w14:textId="53A8E90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Adverse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events</w:t>
            </w:r>
          </w:p>
        </w:tc>
      </w:tr>
      <w:tr w:rsidR="007346F6" w:rsidRPr="00D4619C" w14:paraId="3CC6FEE8" w14:textId="77777777" w:rsidTr="00D4619C">
        <w:trPr>
          <w:trHeight w:val="2118"/>
        </w:trPr>
        <w:tc>
          <w:tcPr>
            <w:tcW w:w="356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64A77" w14:textId="7B26BF1D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Familiari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et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5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184CAF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016</w:t>
            </w:r>
          </w:p>
        </w:tc>
        <w:tc>
          <w:tcPr>
            <w:tcW w:w="27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6FCCA2" w14:textId="11F26846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3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6</w:t>
            </w:r>
          </w:p>
        </w:tc>
        <w:tc>
          <w:tcPr>
            <w:tcW w:w="356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A8B5F7" w14:textId="0D21E810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3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8</w:t>
            </w:r>
          </w:p>
        </w:tc>
        <w:tc>
          <w:tcPr>
            <w:tcW w:w="435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AF1280" w14:textId="35B5329F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9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6.7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7.7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3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515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6BA86" w14:textId="1FD3EB5C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ES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8.4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13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.87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61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T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49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70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21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41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TO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0.94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11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.04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69</w:t>
            </w:r>
          </w:p>
        </w:tc>
        <w:tc>
          <w:tcPr>
            <w:tcW w:w="27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CE920D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8</w:t>
            </w:r>
          </w:p>
        </w:tc>
        <w:tc>
          <w:tcPr>
            <w:tcW w:w="356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7450A9" w14:textId="2D2F292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00%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00%</w:t>
            </w:r>
          </w:p>
        </w:tc>
        <w:tc>
          <w:tcPr>
            <w:tcW w:w="31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5854B7" w14:textId="0363D7D4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2.9%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5%</w:t>
            </w:r>
          </w:p>
        </w:tc>
        <w:tc>
          <w:tcPr>
            <w:tcW w:w="409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163A6" w14:textId="285BA03B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7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.7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1.4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.5</w:t>
            </w:r>
          </w:p>
        </w:tc>
        <w:tc>
          <w:tcPr>
            <w:tcW w:w="409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829C8" w14:textId="48801148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8.6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.9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.9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.0</w:t>
            </w:r>
          </w:p>
        </w:tc>
        <w:tc>
          <w:tcPr>
            <w:tcW w:w="435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70831" w14:textId="5D63B23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5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8</w:t>
            </w:r>
            <w:r w:rsidR="002D2627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5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8</w:t>
            </w:r>
          </w:p>
        </w:tc>
        <w:tc>
          <w:tcPr>
            <w:tcW w:w="85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216F1" w14:textId="5B935950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No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</w:tr>
      <w:tr w:rsidR="007346F6" w:rsidRPr="00D4619C" w14:paraId="3B295E8F" w14:textId="77777777" w:rsidTr="00D4619C">
        <w:trPr>
          <w:trHeight w:val="1411"/>
        </w:trPr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392DDE94" w14:textId="1C8D6031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lastRenderedPageBreak/>
              <w:t>Gao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et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6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255A73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017</w:t>
            </w:r>
          </w:p>
        </w:tc>
        <w:tc>
          <w:tcPr>
            <w:tcW w:w="277" w:type="pct"/>
            <w:shd w:val="clear" w:color="auto" w:fill="auto"/>
            <w:noWrap/>
            <w:vAlign w:val="center"/>
            <w:hideMark/>
          </w:tcPr>
          <w:p w14:paraId="0A0DF04F" w14:textId="1DFCED15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3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7</w:t>
            </w:r>
          </w:p>
        </w:tc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5675C3B3" w14:textId="6438C03C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＞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≤7</w:t>
            </w:r>
          </w:p>
        </w:tc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2EC2F3D8" w14:textId="0BE4997C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3.13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6.5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0.6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0.02</w:t>
            </w:r>
          </w:p>
        </w:tc>
        <w:tc>
          <w:tcPr>
            <w:tcW w:w="515" w:type="pct"/>
            <w:shd w:val="clear" w:color="auto" w:fill="auto"/>
            <w:noWrap/>
            <w:vAlign w:val="center"/>
            <w:hideMark/>
          </w:tcPr>
          <w:p w14:paraId="081178B8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NA</w:t>
            </w:r>
          </w:p>
        </w:tc>
        <w:tc>
          <w:tcPr>
            <w:tcW w:w="277" w:type="pct"/>
            <w:shd w:val="clear" w:color="auto" w:fill="auto"/>
            <w:noWrap/>
            <w:vAlign w:val="center"/>
            <w:hideMark/>
          </w:tcPr>
          <w:p w14:paraId="2150D6C1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,6,12</w:t>
            </w:r>
          </w:p>
        </w:tc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29DBDE4D" w14:textId="5F738EC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6.2%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3.6%</w:t>
            </w:r>
          </w:p>
        </w:tc>
        <w:tc>
          <w:tcPr>
            <w:tcW w:w="317" w:type="pct"/>
            <w:shd w:val="clear" w:color="auto" w:fill="auto"/>
            <w:noWrap/>
            <w:vAlign w:val="center"/>
            <w:hideMark/>
          </w:tcPr>
          <w:p w14:paraId="6297D55F" w14:textId="6B333250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1.3%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2.8%</w:t>
            </w:r>
          </w:p>
        </w:tc>
        <w:tc>
          <w:tcPr>
            <w:tcW w:w="409" w:type="pct"/>
            <w:shd w:val="clear" w:color="auto" w:fill="auto"/>
            <w:noWrap/>
            <w:vAlign w:val="center"/>
            <w:hideMark/>
          </w:tcPr>
          <w:p w14:paraId="6ACB4E64" w14:textId="6AF54E8E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6.51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.01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7.41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.69</w:t>
            </w:r>
          </w:p>
        </w:tc>
        <w:tc>
          <w:tcPr>
            <w:tcW w:w="409" w:type="pct"/>
            <w:shd w:val="clear" w:color="auto" w:fill="auto"/>
            <w:noWrap/>
            <w:vAlign w:val="center"/>
            <w:hideMark/>
          </w:tcPr>
          <w:p w14:paraId="148B52D5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NA</w:t>
            </w:r>
          </w:p>
        </w:tc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47BB4917" w14:textId="527355E9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98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14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06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42</w:t>
            </w:r>
          </w:p>
        </w:tc>
        <w:tc>
          <w:tcPr>
            <w:tcW w:w="858" w:type="pct"/>
            <w:shd w:val="clear" w:color="auto" w:fill="auto"/>
            <w:noWrap/>
            <w:vAlign w:val="center"/>
            <w:hideMark/>
          </w:tcPr>
          <w:p w14:paraId="55DDDB0D" w14:textId="35A44CF9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MB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,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MP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;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HS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0.19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.03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0.21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.78</w:t>
            </w:r>
          </w:p>
        </w:tc>
      </w:tr>
      <w:tr w:rsidR="007346F6" w:rsidRPr="00D4619C" w14:paraId="223F8529" w14:textId="77777777" w:rsidTr="00D4619C">
        <w:trPr>
          <w:trHeight w:val="2113"/>
        </w:trPr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3D1D6FD0" w14:textId="58FE10A4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Gong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et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7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255A73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016</w:t>
            </w:r>
          </w:p>
        </w:tc>
        <w:tc>
          <w:tcPr>
            <w:tcW w:w="277" w:type="pct"/>
            <w:shd w:val="clear" w:color="auto" w:fill="auto"/>
            <w:noWrap/>
            <w:vAlign w:val="center"/>
            <w:hideMark/>
          </w:tcPr>
          <w:p w14:paraId="09210D87" w14:textId="0B3653F8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9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8</w:t>
            </w:r>
          </w:p>
        </w:tc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1DBDED94" w14:textId="381BF0CD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＞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≤7</w:t>
            </w:r>
          </w:p>
        </w:tc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0A092525" w14:textId="2C14F2A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8.5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3.2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4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6.3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515" w:type="pct"/>
            <w:shd w:val="clear" w:color="auto" w:fill="auto"/>
            <w:noWrap/>
            <w:vAlign w:val="center"/>
            <w:hideMark/>
          </w:tcPr>
          <w:p w14:paraId="44021F1C" w14:textId="461ECC2A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ES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8.5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6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.0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9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T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4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1+0.3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TO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1.7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4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.1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5</w:t>
            </w:r>
          </w:p>
        </w:tc>
        <w:tc>
          <w:tcPr>
            <w:tcW w:w="277" w:type="pct"/>
            <w:shd w:val="clear" w:color="auto" w:fill="auto"/>
            <w:noWrap/>
            <w:vAlign w:val="center"/>
            <w:hideMark/>
          </w:tcPr>
          <w:p w14:paraId="20704B44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　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NA</w:t>
            </w:r>
          </w:p>
        </w:tc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30D41EB3" w14:textId="484FE21D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1.5%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2.1%</w:t>
            </w:r>
          </w:p>
        </w:tc>
        <w:tc>
          <w:tcPr>
            <w:tcW w:w="317" w:type="pct"/>
            <w:shd w:val="clear" w:color="auto" w:fill="auto"/>
            <w:noWrap/>
            <w:vAlign w:val="center"/>
            <w:hideMark/>
          </w:tcPr>
          <w:p w14:paraId="2A44F4B3" w14:textId="5E303B56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8.6%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5.8%</w:t>
            </w:r>
          </w:p>
        </w:tc>
        <w:tc>
          <w:tcPr>
            <w:tcW w:w="409" w:type="pct"/>
            <w:shd w:val="clear" w:color="auto" w:fill="auto"/>
            <w:noWrap/>
            <w:vAlign w:val="center"/>
            <w:hideMark/>
          </w:tcPr>
          <w:p w14:paraId="7D7EA7D0" w14:textId="5C071ABA" w:rsidR="00101DFE" w:rsidRPr="00D4619C" w:rsidRDefault="00184CAF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9.3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8.5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6.7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.3</w:t>
            </w:r>
          </w:p>
        </w:tc>
        <w:tc>
          <w:tcPr>
            <w:tcW w:w="409" w:type="pct"/>
            <w:shd w:val="clear" w:color="auto" w:fill="auto"/>
            <w:noWrap/>
            <w:vAlign w:val="center"/>
            <w:hideMark/>
          </w:tcPr>
          <w:p w14:paraId="7EF8CF7E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NA</w:t>
            </w:r>
          </w:p>
        </w:tc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05578131" w14:textId="6D760689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2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0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9</w:t>
            </w:r>
          </w:p>
        </w:tc>
        <w:tc>
          <w:tcPr>
            <w:tcW w:w="858" w:type="pct"/>
            <w:shd w:val="clear" w:color="auto" w:fill="auto"/>
            <w:noWrap/>
            <w:vAlign w:val="center"/>
            <w:hideMark/>
          </w:tcPr>
          <w:p w14:paraId="7903CF95" w14:textId="6426ECA0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MB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;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MP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;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HS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.6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1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.4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2</w:t>
            </w:r>
          </w:p>
        </w:tc>
      </w:tr>
      <w:tr w:rsidR="007346F6" w:rsidRPr="00D4619C" w14:paraId="7D7F56B5" w14:textId="77777777" w:rsidTr="00D4619C">
        <w:trPr>
          <w:trHeight w:val="843"/>
        </w:trPr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79E43D73" w14:textId="6886F406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Gu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et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4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255A73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020</w:t>
            </w:r>
          </w:p>
        </w:tc>
        <w:tc>
          <w:tcPr>
            <w:tcW w:w="277" w:type="pct"/>
            <w:shd w:val="clear" w:color="auto" w:fill="auto"/>
            <w:noWrap/>
            <w:vAlign w:val="center"/>
            <w:hideMark/>
          </w:tcPr>
          <w:p w14:paraId="271C0650" w14:textId="65E2D808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8</w:t>
            </w:r>
            <w:r w:rsidR="00EE69D6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lastRenderedPageBreak/>
              <w:t>46</w:t>
            </w:r>
          </w:p>
        </w:tc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008D98EF" w14:textId="2A4B2F43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lastRenderedPageBreak/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</w:t>
            </w:r>
            <w:r w:rsidR="001549F2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-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8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</w:t>
            </w:r>
            <w:r w:rsidR="001549F2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-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</w:t>
            </w:r>
          </w:p>
        </w:tc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0E10FA88" w14:textId="50FE6F4B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5.6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6.2</w:t>
            </w:r>
            <w:r w:rsidR="002D2627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1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lastRenderedPageBreak/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5.3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515" w:type="pct"/>
            <w:shd w:val="clear" w:color="auto" w:fill="auto"/>
            <w:noWrap/>
            <w:vAlign w:val="center"/>
            <w:hideMark/>
          </w:tcPr>
          <w:p w14:paraId="78E61FB6" w14:textId="045FD6EA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lastRenderedPageBreak/>
              <w:t>ES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0.14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54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lastRenderedPageBreak/>
              <w:t>5.66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14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277" w:type="pct"/>
            <w:shd w:val="clear" w:color="auto" w:fill="auto"/>
            <w:noWrap/>
            <w:vAlign w:val="center"/>
            <w:hideMark/>
          </w:tcPr>
          <w:p w14:paraId="2F5B79F6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lastRenderedPageBreak/>
              <w:t>1,3,6,12</w:t>
            </w:r>
          </w:p>
        </w:tc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58E5DC69" w14:textId="69E90215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93.8%</w:t>
            </w:r>
            <w:r w:rsidR="00EE69D6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lastRenderedPageBreak/>
              <w:t>95.7%</w:t>
            </w:r>
          </w:p>
        </w:tc>
        <w:tc>
          <w:tcPr>
            <w:tcW w:w="317" w:type="pct"/>
            <w:shd w:val="clear" w:color="auto" w:fill="auto"/>
            <w:noWrap/>
            <w:vAlign w:val="center"/>
            <w:hideMark/>
          </w:tcPr>
          <w:p w14:paraId="595B9267" w14:textId="003FD3B6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lastRenderedPageBreak/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2.9%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lastRenderedPageBreak/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5.2%</w:t>
            </w:r>
          </w:p>
        </w:tc>
        <w:tc>
          <w:tcPr>
            <w:tcW w:w="409" w:type="pct"/>
            <w:shd w:val="clear" w:color="auto" w:fill="auto"/>
            <w:noWrap/>
            <w:vAlign w:val="center"/>
            <w:hideMark/>
          </w:tcPr>
          <w:p w14:paraId="5C1EB767" w14:textId="275463F1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lastRenderedPageBreak/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2.1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.9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lastRenderedPageBreak/>
              <w:t>11.8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.4</w:t>
            </w:r>
          </w:p>
        </w:tc>
        <w:tc>
          <w:tcPr>
            <w:tcW w:w="409" w:type="pct"/>
            <w:shd w:val="clear" w:color="auto" w:fill="auto"/>
            <w:noWrap/>
            <w:vAlign w:val="center"/>
            <w:hideMark/>
          </w:tcPr>
          <w:p w14:paraId="31B6A64A" w14:textId="4BAEC696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lastRenderedPageBreak/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.7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6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lastRenderedPageBreak/>
              <w:t>10.1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4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36D0C629" w14:textId="6497BF7F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lastRenderedPageBreak/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7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42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76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lastRenderedPageBreak/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51</w:t>
            </w:r>
          </w:p>
        </w:tc>
        <w:tc>
          <w:tcPr>
            <w:tcW w:w="858" w:type="pct"/>
            <w:shd w:val="clear" w:color="auto" w:fill="auto"/>
            <w:noWrap/>
            <w:vAlign w:val="center"/>
            <w:hideMark/>
          </w:tcPr>
          <w:p w14:paraId="2A46E9AD" w14:textId="48D869CF" w:rsidR="00101DFE" w:rsidRPr="00D4619C" w:rsidRDefault="00184CAF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lastRenderedPageBreak/>
              <w:t xml:space="preserve">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HS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6</w:t>
            </w:r>
            <w:r w:rsidR="002D2627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.0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9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</w:tr>
      <w:tr w:rsidR="007346F6" w:rsidRPr="00D4619C" w14:paraId="2C364BA5" w14:textId="77777777" w:rsidTr="00D4619C">
        <w:trPr>
          <w:trHeight w:val="855"/>
        </w:trPr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192E4BD4" w14:textId="3A359F06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Huang</w:t>
            </w:r>
            <w:r w:rsidR="00184CAF" w:rsidRPr="00D4619C">
              <w:rPr>
                <w:rFonts w:ascii="Book Antiqua" w:eastAsia="等线" w:hAnsi="Book Antiqua" w:cs="Arial"/>
                <w:i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lang w:eastAsia="zh-CN"/>
              </w:rPr>
              <w:t>et</w:t>
            </w:r>
            <w:r w:rsidR="00184CAF" w:rsidRPr="00D4619C">
              <w:rPr>
                <w:rFonts w:ascii="Book Antiqua" w:eastAsia="等线" w:hAnsi="Book Antiqua" w:cs="Arial"/>
                <w:i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3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255A73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020</w:t>
            </w:r>
          </w:p>
        </w:tc>
        <w:tc>
          <w:tcPr>
            <w:tcW w:w="277" w:type="pct"/>
            <w:shd w:val="clear" w:color="auto" w:fill="auto"/>
            <w:noWrap/>
            <w:vAlign w:val="center"/>
            <w:hideMark/>
          </w:tcPr>
          <w:p w14:paraId="7AD7F990" w14:textId="64AD1525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4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6</w:t>
            </w:r>
          </w:p>
        </w:tc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475D4FB3" w14:textId="4A93704C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1549F2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&gt;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</w:t>
            </w:r>
            <w:r w:rsidR="002D2627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≤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37094C97" w14:textId="041C7E90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2.1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5.2</w:t>
            </w:r>
            <w:r w:rsidR="002D2627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6.6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8.5</w:t>
            </w:r>
          </w:p>
        </w:tc>
        <w:tc>
          <w:tcPr>
            <w:tcW w:w="515" w:type="pct"/>
            <w:shd w:val="clear" w:color="auto" w:fill="auto"/>
            <w:noWrap/>
            <w:vAlign w:val="center"/>
            <w:hideMark/>
          </w:tcPr>
          <w:p w14:paraId="37B86ECC" w14:textId="771765E8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ES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8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7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.0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7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T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2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2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TO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1.5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.1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.0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6</w:t>
            </w:r>
          </w:p>
        </w:tc>
        <w:tc>
          <w:tcPr>
            <w:tcW w:w="277" w:type="pct"/>
            <w:shd w:val="clear" w:color="auto" w:fill="auto"/>
            <w:noWrap/>
            <w:vAlign w:val="center"/>
            <w:hideMark/>
          </w:tcPr>
          <w:p w14:paraId="397F539A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8.7</w:t>
            </w:r>
          </w:p>
        </w:tc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5BC835AB" w14:textId="330E1867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1.9%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4.4%</w:t>
            </w:r>
          </w:p>
        </w:tc>
        <w:tc>
          <w:tcPr>
            <w:tcW w:w="317" w:type="pct"/>
            <w:shd w:val="clear" w:color="auto" w:fill="auto"/>
            <w:noWrap/>
            <w:vAlign w:val="center"/>
            <w:hideMark/>
          </w:tcPr>
          <w:p w14:paraId="1AA4C7D3" w14:textId="0C18FCDE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4.9%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8.3%</w:t>
            </w:r>
          </w:p>
        </w:tc>
        <w:tc>
          <w:tcPr>
            <w:tcW w:w="409" w:type="pct"/>
            <w:shd w:val="clear" w:color="auto" w:fill="auto"/>
            <w:noWrap/>
            <w:vAlign w:val="center"/>
            <w:hideMark/>
          </w:tcPr>
          <w:p w14:paraId="19DF29F2" w14:textId="45F911DF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3.3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.7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5.9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409" w:type="pct"/>
            <w:shd w:val="clear" w:color="auto" w:fill="auto"/>
            <w:noWrap/>
            <w:vAlign w:val="center"/>
            <w:hideMark/>
          </w:tcPr>
          <w:p w14:paraId="2158F87D" w14:textId="77777777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　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NA</w:t>
            </w:r>
          </w:p>
        </w:tc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0B108864" w14:textId="550ED337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6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3</w:t>
            </w:r>
            <w:r w:rsidR="002D2627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3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858" w:type="pct"/>
            <w:shd w:val="clear" w:color="auto" w:fill="auto"/>
            <w:noWrap/>
            <w:vAlign w:val="center"/>
            <w:hideMark/>
          </w:tcPr>
          <w:p w14:paraId="1BEB4803" w14:textId="52595926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MB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;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MP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;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</w:t>
            </w:r>
            <w:r w:rsidR="002D2627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HS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.3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9</w:t>
            </w:r>
            <w:r w:rsidR="002D2627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.9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4</w:t>
            </w:r>
          </w:p>
        </w:tc>
      </w:tr>
      <w:tr w:rsidR="007346F6" w:rsidRPr="00D4619C" w14:paraId="20406F88" w14:textId="77777777" w:rsidTr="00D4619C">
        <w:trPr>
          <w:trHeight w:val="1882"/>
        </w:trPr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3A00C764" w14:textId="62D5C1D6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Nabi</w:t>
            </w:r>
            <w:r w:rsidR="00184CAF" w:rsidRPr="00D4619C">
              <w:rPr>
                <w:rFonts w:ascii="Book Antiqua" w:eastAsia="等线" w:hAnsi="Book Antiqua" w:cs="Arial"/>
                <w:i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lang w:eastAsia="zh-CN"/>
              </w:rPr>
              <w:t>et</w:t>
            </w:r>
            <w:r w:rsidR="00184CAF" w:rsidRPr="00D4619C">
              <w:rPr>
                <w:rFonts w:ascii="Book Antiqua" w:eastAsia="等线" w:hAnsi="Book Antiqua" w:cs="Arial"/>
                <w:i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2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255A73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020</w:t>
            </w:r>
          </w:p>
        </w:tc>
        <w:tc>
          <w:tcPr>
            <w:tcW w:w="277" w:type="pct"/>
            <w:shd w:val="clear" w:color="auto" w:fill="auto"/>
            <w:noWrap/>
            <w:vAlign w:val="center"/>
            <w:hideMark/>
          </w:tcPr>
          <w:p w14:paraId="2D80D487" w14:textId="400A2F4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7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4</w:t>
            </w:r>
          </w:p>
        </w:tc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5D4EFBE4" w14:textId="37CA46D4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="001549F2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≥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</w:t>
            </w:r>
            <w:r w:rsidR="002D2627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≤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4EC0064C" w14:textId="776A1E52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2.43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7.28</w:t>
            </w:r>
            <w:r w:rsidR="002D2627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4.03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3.78</w:t>
            </w:r>
          </w:p>
        </w:tc>
        <w:tc>
          <w:tcPr>
            <w:tcW w:w="515" w:type="pct"/>
            <w:shd w:val="clear" w:color="auto" w:fill="auto"/>
            <w:noWrap/>
            <w:vAlign w:val="center"/>
            <w:hideMark/>
          </w:tcPr>
          <w:p w14:paraId="22C7A2F0" w14:textId="7F1E7040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ES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.97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40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76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41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T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84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63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70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73</w:t>
            </w:r>
          </w:p>
        </w:tc>
        <w:tc>
          <w:tcPr>
            <w:tcW w:w="277" w:type="pct"/>
            <w:shd w:val="clear" w:color="auto" w:fill="auto"/>
            <w:noWrap/>
            <w:vAlign w:val="center"/>
            <w:hideMark/>
          </w:tcPr>
          <w:p w14:paraId="5FC29811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2</w:t>
            </w:r>
          </w:p>
        </w:tc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7F935A07" w14:textId="23D1A4A2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6.97%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3.55%</w:t>
            </w:r>
          </w:p>
        </w:tc>
        <w:tc>
          <w:tcPr>
            <w:tcW w:w="317" w:type="pct"/>
            <w:shd w:val="clear" w:color="auto" w:fill="auto"/>
            <w:noWrap/>
            <w:vAlign w:val="center"/>
            <w:hideMark/>
          </w:tcPr>
          <w:p w14:paraId="52F1C770" w14:textId="7F7A4AC4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6.67%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4.4%</w:t>
            </w:r>
            <w:r w:rsidR="00255A73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409" w:type="pct"/>
            <w:shd w:val="clear" w:color="auto" w:fill="auto"/>
            <w:noWrap/>
            <w:vAlign w:val="center"/>
            <w:hideMark/>
          </w:tcPr>
          <w:p w14:paraId="207CE822" w14:textId="77777777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NA</w:t>
            </w:r>
          </w:p>
        </w:tc>
        <w:tc>
          <w:tcPr>
            <w:tcW w:w="409" w:type="pct"/>
            <w:shd w:val="clear" w:color="auto" w:fill="auto"/>
            <w:noWrap/>
            <w:vAlign w:val="center"/>
            <w:hideMark/>
          </w:tcPr>
          <w:p w14:paraId="6A32EEBD" w14:textId="320BC54C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.44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.30</w:t>
            </w:r>
            <w:r w:rsidR="002D2627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8.60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30</w:t>
            </w:r>
          </w:p>
        </w:tc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2909D838" w14:textId="0856889C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818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983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935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929</w:t>
            </w:r>
          </w:p>
        </w:tc>
        <w:tc>
          <w:tcPr>
            <w:tcW w:w="858" w:type="pct"/>
            <w:shd w:val="clear" w:color="auto" w:fill="auto"/>
            <w:noWrap/>
            <w:vAlign w:val="center"/>
            <w:hideMark/>
          </w:tcPr>
          <w:p w14:paraId="5E348789" w14:textId="793B06CA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MB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7;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2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HS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81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70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8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67</w:t>
            </w:r>
          </w:p>
        </w:tc>
      </w:tr>
    </w:tbl>
    <w:p w14:paraId="7C63D0A4" w14:textId="2B1C04AC" w:rsidR="001F7596" w:rsidRPr="00D4619C" w:rsidRDefault="00F74886" w:rsidP="00D4619C">
      <w:pPr>
        <w:spacing w:line="360" w:lineRule="auto"/>
        <w:jc w:val="both"/>
        <w:rPr>
          <w:rFonts w:ascii="Book Antiqua" w:hAnsi="Book Antiqua"/>
          <w:lang w:eastAsia="zh-CN"/>
        </w:rPr>
      </w:pPr>
      <w:r w:rsidRPr="00D4619C">
        <w:rPr>
          <w:rFonts w:ascii="Book Antiqua" w:hAnsi="Book Antiqua" w:cs="Book Antiqua"/>
          <w:color w:val="000000"/>
          <w:lang w:eastAsia="zh-CN"/>
        </w:rPr>
        <w:lastRenderedPageBreak/>
        <w:t xml:space="preserve">Data are presented as mean ± </w:t>
      </w:r>
      <w:r>
        <w:rPr>
          <w:rFonts w:ascii="Book Antiqua" w:hAnsi="Book Antiqua" w:cs="Book Antiqua"/>
          <w:color w:val="000000"/>
          <w:lang w:eastAsia="zh-CN"/>
        </w:rPr>
        <w:t>standard deviation</w:t>
      </w:r>
      <w:r w:rsidRPr="00D4619C">
        <w:rPr>
          <w:rFonts w:ascii="Book Antiqua" w:hAnsi="Book Antiqua" w:cs="Book Antiqua"/>
          <w:color w:val="000000"/>
          <w:lang w:eastAsia="zh-CN"/>
        </w:rPr>
        <w:t xml:space="preserve"> or </w:t>
      </w:r>
      <w:r w:rsidRPr="000C66C7">
        <w:rPr>
          <w:rFonts w:ascii="Book Antiqua" w:hAnsi="Book Antiqua" w:cs="Book Antiqua"/>
          <w:i/>
          <w:iCs/>
          <w:color w:val="000000"/>
          <w:lang w:eastAsia="zh-CN"/>
        </w:rPr>
        <w:t>n</w:t>
      </w:r>
      <w:r w:rsidRPr="00D4619C">
        <w:rPr>
          <w:rFonts w:ascii="Book Antiqua" w:hAnsi="Book Antiqua" w:cs="Book Antiqua"/>
          <w:color w:val="000000"/>
          <w:lang w:eastAsia="zh-CN"/>
        </w:rPr>
        <w:t xml:space="preserve"> (%).</w:t>
      </w:r>
      <w:r>
        <w:rPr>
          <w:rFonts w:ascii="Book Antiqua" w:hAnsi="Book Antiqua" w:cs="Book Antiqua"/>
          <w:color w:val="000000"/>
          <w:lang w:eastAsia="zh-CN"/>
        </w:rPr>
        <w:t xml:space="preserve"> 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Eck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proofErr w:type="spellStart"/>
      <w:r w:rsidR="00A9031C" w:rsidRPr="00D4619C">
        <w:rPr>
          <w:rFonts w:ascii="Book Antiqua" w:hAnsi="Book Antiqua" w:cs="Book Antiqua"/>
          <w:color w:val="000000"/>
          <w:lang w:eastAsia="zh-CN"/>
        </w:rPr>
        <w:t>Eckardt</w:t>
      </w:r>
      <w:proofErr w:type="spellEnd"/>
      <w:r w:rsidR="00A9031C" w:rsidRPr="00D4619C">
        <w:rPr>
          <w:rFonts w:ascii="Book Antiqua" w:hAnsi="Book Antiqua" w:cs="Book Antiqua"/>
          <w:color w:val="000000"/>
          <w:lang w:eastAsia="zh-CN"/>
        </w:rPr>
        <w:t xml:space="preserve"> score; ES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Esophageal; HS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Hospitalization, mean days; MB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Major bleeding; MP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Mucosal perforation; Post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-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ECK scores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>
        <w:rPr>
          <w:rFonts w:ascii="Book Antiqua" w:hAnsi="Book Antiqua" w:cs="Book Antiqua"/>
          <w:color w:val="000000"/>
          <w:lang w:eastAsia="zh-CN"/>
        </w:rPr>
        <w:t>P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ostoperative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-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 xml:space="preserve"> peroral endoscopic myotomy </w:t>
      </w:r>
      <w:proofErr w:type="spellStart"/>
      <w:r w:rsidR="00A9031C" w:rsidRPr="00D4619C">
        <w:rPr>
          <w:rFonts w:ascii="Book Antiqua" w:hAnsi="Book Antiqua" w:cs="Book Antiqua"/>
          <w:color w:val="000000"/>
          <w:lang w:eastAsia="zh-CN"/>
        </w:rPr>
        <w:t>Eckardt</w:t>
      </w:r>
      <w:proofErr w:type="spellEnd"/>
      <w:r w:rsidR="00A9031C" w:rsidRPr="00D4619C">
        <w:rPr>
          <w:rFonts w:ascii="Book Antiqua" w:hAnsi="Book Antiqua" w:cs="Book Antiqua"/>
          <w:color w:val="000000"/>
          <w:lang w:eastAsia="zh-CN"/>
        </w:rPr>
        <w:t xml:space="preserve"> scores; POEM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>
        <w:rPr>
          <w:rFonts w:ascii="Book Antiqua" w:hAnsi="Book Antiqua" w:cs="Book Antiqua"/>
          <w:color w:val="000000"/>
          <w:lang w:eastAsia="zh-CN"/>
        </w:rPr>
        <w:t>P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eroral endoscopic myotomy; GERD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>
        <w:rPr>
          <w:rFonts w:ascii="Book Antiqua" w:hAnsi="Book Antiqua" w:cs="Book Antiqua"/>
          <w:color w:val="000000"/>
          <w:lang w:eastAsia="zh-CN"/>
        </w:rPr>
        <w:t>G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astroesophageal reflux disease; LM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>
        <w:rPr>
          <w:rFonts w:ascii="Book Antiqua" w:hAnsi="Book Antiqua" w:cs="Book Antiqua"/>
          <w:color w:val="000000"/>
          <w:lang w:eastAsia="zh-CN"/>
        </w:rPr>
        <w:t>L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 xml:space="preserve">ong myotomy; </w:t>
      </w:r>
      <w:r w:rsidR="00A9031C" w:rsidRPr="00D4619C">
        <w:rPr>
          <w:rFonts w:ascii="Book Antiqua" w:eastAsia="等线" w:hAnsi="Book Antiqua"/>
          <w:kern w:val="2"/>
          <w:lang w:eastAsia="zh-CN"/>
        </w:rPr>
        <w:t>NA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Not Applied; SM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>
        <w:rPr>
          <w:rFonts w:ascii="Book Antiqua" w:hAnsi="Book Antiqua" w:cs="Book Antiqua"/>
          <w:color w:val="000000"/>
          <w:lang w:eastAsia="zh-CN"/>
        </w:rPr>
        <w:t>S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hort myotomy</w:t>
      </w:r>
      <w:r>
        <w:rPr>
          <w:rFonts w:ascii="Book Antiqua" w:hAnsi="Book Antiqua" w:cs="Book Antiqua"/>
          <w:color w:val="000000"/>
          <w:lang w:eastAsia="zh-CN"/>
        </w:rPr>
        <w:t>;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 xml:space="preserve"> ST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Stomach; TO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Total</w:t>
      </w:r>
      <w:r>
        <w:rPr>
          <w:rFonts w:ascii="Book Antiqua" w:hAnsi="Book Antiqua" w:cs="Book Antiqua"/>
          <w:color w:val="000000"/>
          <w:lang w:eastAsia="zh-CN"/>
        </w:rPr>
        <w:t>.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 xml:space="preserve"> </w:t>
      </w:r>
    </w:p>
    <w:sectPr w:rsidR="001F7596" w:rsidRPr="00D4619C" w:rsidSect="00D4619C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85103EF" w14:textId="77777777" w:rsidR="00F13EE1" w:rsidRDefault="00F13EE1" w:rsidP="007346F6">
      <w:r>
        <w:separator/>
      </w:r>
    </w:p>
  </w:endnote>
  <w:endnote w:type="continuationSeparator" w:id="0">
    <w:p w14:paraId="6838D00F" w14:textId="77777777" w:rsidR="00F13EE1" w:rsidRDefault="00F13EE1" w:rsidP="007346F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490C19" w14:textId="4DA6B57A" w:rsidR="003F7C6A" w:rsidRPr="007346F6" w:rsidRDefault="003F7C6A" w:rsidP="007346F6">
    <w:pPr>
      <w:pStyle w:val="a5"/>
      <w:jc w:val="right"/>
      <w:rPr>
        <w:rFonts w:ascii="Book Antiqua" w:hAnsi="Book Antiqua"/>
        <w:sz w:val="24"/>
        <w:szCs w:val="24"/>
      </w:rPr>
    </w:pPr>
    <w:r w:rsidRPr="007346F6">
      <w:rPr>
        <w:rFonts w:ascii="Book Antiqua" w:hAnsi="Book Antiqua"/>
        <w:sz w:val="24"/>
        <w:szCs w:val="24"/>
      </w:rPr>
      <w:fldChar w:fldCharType="begin"/>
    </w:r>
    <w:r w:rsidRPr="007346F6">
      <w:rPr>
        <w:rFonts w:ascii="Book Antiqua" w:hAnsi="Book Antiqua"/>
        <w:sz w:val="24"/>
        <w:szCs w:val="24"/>
      </w:rPr>
      <w:instrText xml:space="preserve"> PAGE  \* Arabic  \* MERGEFORMAT </w:instrText>
    </w:r>
    <w:r w:rsidRPr="007346F6">
      <w:rPr>
        <w:rFonts w:ascii="Book Antiqua" w:hAnsi="Book Antiqua"/>
        <w:sz w:val="24"/>
        <w:szCs w:val="24"/>
      </w:rPr>
      <w:fldChar w:fldCharType="separate"/>
    </w:r>
    <w:r w:rsidR="00F14799">
      <w:rPr>
        <w:rFonts w:ascii="Book Antiqua" w:hAnsi="Book Antiqua"/>
        <w:noProof/>
        <w:sz w:val="24"/>
        <w:szCs w:val="24"/>
      </w:rPr>
      <w:t>34</w:t>
    </w:r>
    <w:r w:rsidRPr="007346F6">
      <w:rPr>
        <w:rFonts w:ascii="Book Antiqua" w:hAnsi="Book Antiqua"/>
        <w:sz w:val="24"/>
        <w:szCs w:val="24"/>
      </w:rPr>
      <w:fldChar w:fldCharType="end"/>
    </w:r>
    <w:r>
      <w:rPr>
        <w:rFonts w:ascii="Book Antiqua" w:hAnsi="Book Antiqua"/>
        <w:sz w:val="24"/>
        <w:szCs w:val="24"/>
      </w:rPr>
      <w:t xml:space="preserve"> </w:t>
    </w:r>
    <w:r w:rsidRPr="007346F6">
      <w:rPr>
        <w:rFonts w:ascii="Book Antiqua" w:hAnsi="Book Antiqua"/>
        <w:sz w:val="24"/>
        <w:szCs w:val="24"/>
      </w:rPr>
      <w:t>/</w:t>
    </w:r>
    <w:r>
      <w:rPr>
        <w:rFonts w:ascii="Book Antiqua" w:hAnsi="Book Antiqua"/>
        <w:sz w:val="24"/>
        <w:szCs w:val="24"/>
      </w:rPr>
      <w:t xml:space="preserve"> </w:t>
    </w:r>
    <w:r w:rsidRPr="007346F6">
      <w:rPr>
        <w:rFonts w:ascii="Book Antiqua" w:hAnsi="Book Antiqua"/>
        <w:sz w:val="24"/>
        <w:szCs w:val="24"/>
      </w:rPr>
      <w:fldChar w:fldCharType="begin"/>
    </w:r>
    <w:r w:rsidRPr="007346F6">
      <w:rPr>
        <w:rFonts w:ascii="Book Antiqua" w:hAnsi="Book Antiqua"/>
        <w:sz w:val="24"/>
        <w:szCs w:val="24"/>
      </w:rPr>
      <w:instrText xml:space="preserve"> NUMPAGES   \* MERGEFORMAT </w:instrText>
    </w:r>
    <w:r w:rsidRPr="007346F6">
      <w:rPr>
        <w:rFonts w:ascii="Book Antiqua" w:hAnsi="Book Antiqua"/>
        <w:sz w:val="24"/>
        <w:szCs w:val="24"/>
      </w:rPr>
      <w:fldChar w:fldCharType="separate"/>
    </w:r>
    <w:r w:rsidR="00F14799">
      <w:rPr>
        <w:rFonts w:ascii="Book Antiqua" w:hAnsi="Book Antiqua"/>
        <w:noProof/>
        <w:sz w:val="24"/>
        <w:szCs w:val="24"/>
      </w:rPr>
      <w:t>34</w:t>
    </w:r>
    <w:r w:rsidRPr="007346F6">
      <w:rPr>
        <w:rFonts w:ascii="Book Antiqua" w:hAnsi="Book Antiqua"/>
        <w:noProof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9569B98" w14:textId="77777777" w:rsidR="00F13EE1" w:rsidRDefault="00F13EE1" w:rsidP="007346F6">
      <w:r>
        <w:separator/>
      </w:r>
    </w:p>
  </w:footnote>
  <w:footnote w:type="continuationSeparator" w:id="0">
    <w:p w14:paraId="2071266E" w14:textId="77777777" w:rsidR="00F13EE1" w:rsidRDefault="00F13EE1" w:rsidP="007346F6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nsheng Ma">
    <w15:presenceInfo w15:providerId="Windows Live" w15:userId="9c9f201b46c0104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8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复制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sdvtdf01fevd1eaaw0xssd75w9vz5est5zx&quot;&gt;我的EndNote库&lt;record-ids&gt;&lt;item&gt;417&lt;/item&gt;&lt;item&gt;418&lt;/item&gt;&lt;item&gt;419&lt;/item&gt;&lt;item&gt;420&lt;/item&gt;&lt;item&gt;421&lt;/item&gt;&lt;item&gt;422&lt;/item&gt;&lt;item&gt;423&lt;/item&gt;&lt;item&gt;424&lt;/item&gt;&lt;item&gt;425&lt;/item&gt;&lt;item&gt;426&lt;/item&gt;&lt;item&gt;434&lt;/item&gt;&lt;item&gt;435&lt;/item&gt;&lt;item&gt;436&lt;/item&gt;&lt;item&gt;437&lt;/item&gt;&lt;item&gt;438&lt;/item&gt;&lt;item&gt;439&lt;/item&gt;&lt;item&gt;440&lt;/item&gt;&lt;item&gt;443&lt;/item&gt;&lt;item&gt;444&lt;/item&gt;&lt;item&gt;445&lt;/item&gt;&lt;item&gt;446&lt;/item&gt;&lt;item&gt;447&lt;/item&gt;&lt;item&gt;448&lt;/item&gt;&lt;item&gt;449&lt;/item&gt;&lt;item&gt;450&lt;/item&gt;&lt;item&gt;451&lt;/item&gt;&lt;item&gt;452&lt;/item&gt;&lt;item&gt;453&lt;/item&gt;&lt;item&gt;454&lt;/item&gt;&lt;item&gt;455&lt;/item&gt;&lt;item&gt;456&lt;/item&gt;&lt;item&gt;457&lt;/item&gt;&lt;item&gt;458&lt;/item&gt;&lt;item&gt;459&lt;/item&gt;&lt;item&gt;460&lt;/item&gt;&lt;item&gt;461&lt;/item&gt;&lt;item&gt;462&lt;/item&gt;&lt;item&gt;463&lt;/item&gt;&lt;item&gt;464&lt;/item&gt;&lt;item&gt;465&lt;/item&gt;&lt;item&gt;466&lt;/item&gt;&lt;item&gt;467&lt;/item&gt;&lt;item&gt;468&lt;/item&gt;&lt;/record-ids&gt;&lt;/item&gt;&lt;/Libraries&gt;"/>
  </w:docVars>
  <w:rsids>
    <w:rsidRoot w:val="00A77B3E"/>
    <w:rsid w:val="0000594B"/>
    <w:rsid w:val="00011453"/>
    <w:rsid w:val="0001572A"/>
    <w:rsid w:val="00023AF6"/>
    <w:rsid w:val="00040ECA"/>
    <w:rsid w:val="000470DD"/>
    <w:rsid w:val="00052C37"/>
    <w:rsid w:val="0005386C"/>
    <w:rsid w:val="00080E21"/>
    <w:rsid w:val="00082E42"/>
    <w:rsid w:val="000859C2"/>
    <w:rsid w:val="000911C2"/>
    <w:rsid w:val="000A5C80"/>
    <w:rsid w:val="000B448B"/>
    <w:rsid w:val="000B6E6C"/>
    <w:rsid w:val="000C66C7"/>
    <w:rsid w:val="000F6D20"/>
    <w:rsid w:val="00101DFE"/>
    <w:rsid w:val="00124D71"/>
    <w:rsid w:val="001334B9"/>
    <w:rsid w:val="0014374F"/>
    <w:rsid w:val="001549F2"/>
    <w:rsid w:val="0016368B"/>
    <w:rsid w:val="00174501"/>
    <w:rsid w:val="00177388"/>
    <w:rsid w:val="00181094"/>
    <w:rsid w:val="00184CAF"/>
    <w:rsid w:val="00187818"/>
    <w:rsid w:val="001D2E48"/>
    <w:rsid w:val="001F7596"/>
    <w:rsid w:val="00206046"/>
    <w:rsid w:val="00213F79"/>
    <w:rsid w:val="002230B1"/>
    <w:rsid w:val="00242328"/>
    <w:rsid w:val="00255A73"/>
    <w:rsid w:val="0026309A"/>
    <w:rsid w:val="002658AF"/>
    <w:rsid w:val="00265AF3"/>
    <w:rsid w:val="002978EE"/>
    <w:rsid w:val="002A50F6"/>
    <w:rsid w:val="002C0C4B"/>
    <w:rsid w:val="002C1210"/>
    <w:rsid w:val="002D2627"/>
    <w:rsid w:val="003070E7"/>
    <w:rsid w:val="0031114F"/>
    <w:rsid w:val="00317F19"/>
    <w:rsid w:val="0036659E"/>
    <w:rsid w:val="003A64C1"/>
    <w:rsid w:val="003B1C22"/>
    <w:rsid w:val="003B69F6"/>
    <w:rsid w:val="003B74C1"/>
    <w:rsid w:val="003E4254"/>
    <w:rsid w:val="003E6A08"/>
    <w:rsid w:val="003F7C6A"/>
    <w:rsid w:val="0042379F"/>
    <w:rsid w:val="0043418A"/>
    <w:rsid w:val="00472C57"/>
    <w:rsid w:val="00483ECE"/>
    <w:rsid w:val="0049202E"/>
    <w:rsid w:val="004A35BE"/>
    <w:rsid w:val="004D6743"/>
    <w:rsid w:val="004F0D91"/>
    <w:rsid w:val="00501E44"/>
    <w:rsid w:val="00515349"/>
    <w:rsid w:val="0054711E"/>
    <w:rsid w:val="005550AF"/>
    <w:rsid w:val="00593B0F"/>
    <w:rsid w:val="005A0F08"/>
    <w:rsid w:val="005D5AFD"/>
    <w:rsid w:val="005F2373"/>
    <w:rsid w:val="005F66B4"/>
    <w:rsid w:val="005F73A4"/>
    <w:rsid w:val="00604FFC"/>
    <w:rsid w:val="0061157A"/>
    <w:rsid w:val="006168F9"/>
    <w:rsid w:val="006211C2"/>
    <w:rsid w:val="0063380D"/>
    <w:rsid w:val="0064702F"/>
    <w:rsid w:val="00664185"/>
    <w:rsid w:val="006740F6"/>
    <w:rsid w:val="00676349"/>
    <w:rsid w:val="0068666E"/>
    <w:rsid w:val="006977C3"/>
    <w:rsid w:val="006A107E"/>
    <w:rsid w:val="006A40EB"/>
    <w:rsid w:val="006C1090"/>
    <w:rsid w:val="006C52C0"/>
    <w:rsid w:val="006D2DDC"/>
    <w:rsid w:val="006D514F"/>
    <w:rsid w:val="006D6005"/>
    <w:rsid w:val="006E369E"/>
    <w:rsid w:val="006E42CB"/>
    <w:rsid w:val="0072134A"/>
    <w:rsid w:val="007346F6"/>
    <w:rsid w:val="0074018E"/>
    <w:rsid w:val="00757588"/>
    <w:rsid w:val="00770D9B"/>
    <w:rsid w:val="00770EC7"/>
    <w:rsid w:val="00781D03"/>
    <w:rsid w:val="00782C64"/>
    <w:rsid w:val="00784BC5"/>
    <w:rsid w:val="007C3834"/>
    <w:rsid w:val="007C39A3"/>
    <w:rsid w:val="00804E0C"/>
    <w:rsid w:val="008072A8"/>
    <w:rsid w:val="00846D61"/>
    <w:rsid w:val="00851C15"/>
    <w:rsid w:val="00854CD7"/>
    <w:rsid w:val="008874F6"/>
    <w:rsid w:val="00894E43"/>
    <w:rsid w:val="008A4C95"/>
    <w:rsid w:val="008C747B"/>
    <w:rsid w:val="008D2BA5"/>
    <w:rsid w:val="008E46BF"/>
    <w:rsid w:val="008E5709"/>
    <w:rsid w:val="008F52BA"/>
    <w:rsid w:val="009714E0"/>
    <w:rsid w:val="00975E9B"/>
    <w:rsid w:val="00984CA0"/>
    <w:rsid w:val="009927F4"/>
    <w:rsid w:val="00994ADD"/>
    <w:rsid w:val="00997F71"/>
    <w:rsid w:val="009A5512"/>
    <w:rsid w:val="009D0D96"/>
    <w:rsid w:val="009D6EF4"/>
    <w:rsid w:val="009F02B1"/>
    <w:rsid w:val="009F6816"/>
    <w:rsid w:val="00A10C48"/>
    <w:rsid w:val="00A52F03"/>
    <w:rsid w:val="00A63838"/>
    <w:rsid w:val="00A649EF"/>
    <w:rsid w:val="00A77B3E"/>
    <w:rsid w:val="00A87FCA"/>
    <w:rsid w:val="00A9031C"/>
    <w:rsid w:val="00AA0C9E"/>
    <w:rsid w:val="00AA7EC7"/>
    <w:rsid w:val="00AD20AC"/>
    <w:rsid w:val="00AE4F86"/>
    <w:rsid w:val="00AE51B1"/>
    <w:rsid w:val="00AF77B9"/>
    <w:rsid w:val="00B34506"/>
    <w:rsid w:val="00B35103"/>
    <w:rsid w:val="00B3694A"/>
    <w:rsid w:val="00B3774F"/>
    <w:rsid w:val="00B45604"/>
    <w:rsid w:val="00B46AEE"/>
    <w:rsid w:val="00B55700"/>
    <w:rsid w:val="00B6638F"/>
    <w:rsid w:val="00B701AC"/>
    <w:rsid w:val="00B83FF7"/>
    <w:rsid w:val="00B84345"/>
    <w:rsid w:val="00BB662F"/>
    <w:rsid w:val="00BC6BC2"/>
    <w:rsid w:val="00BD37F9"/>
    <w:rsid w:val="00BD7924"/>
    <w:rsid w:val="00BE620D"/>
    <w:rsid w:val="00C02308"/>
    <w:rsid w:val="00C26835"/>
    <w:rsid w:val="00C3166E"/>
    <w:rsid w:val="00C51F16"/>
    <w:rsid w:val="00C55A75"/>
    <w:rsid w:val="00C65FF5"/>
    <w:rsid w:val="00C85A68"/>
    <w:rsid w:val="00CA2A55"/>
    <w:rsid w:val="00CE038D"/>
    <w:rsid w:val="00CE093E"/>
    <w:rsid w:val="00CE6E8C"/>
    <w:rsid w:val="00CF13F7"/>
    <w:rsid w:val="00CF33C7"/>
    <w:rsid w:val="00CF6AC6"/>
    <w:rsid w:val="00D105D6"/>
    <w:rsid w:val="00D14926"/>
    <w:rsid w:val="00D15B1D"/>
    <w:rsid w:val="00D26C24"/>
    <w:rsid w:val="00D313B2"/>
    <w:rsid w:val="00D4619C"/>
    <w:rsid w:val="00D702EB"/>
    <w:rsid w:val="00D7354D"/>
    <w:rsid w:val="00D74A66"/>
    <w:rsid w:val="00D76823"/>
    <w:rsid w:val="00D85062"/>
    <w:rsid w:val="00DA1CE3"/>
    <w:rsid w:val="00DA27C0"/>
    <w:rsid w:val="00DC273A"/>
    <w:rsid w:val="00DD5BFE"/>
    <w:rsid w:val="00DF32B1"/>
    <w:rsid w:val="00DF670B"/>
    <w:rsid w:val="00E02A23"/>
    <w:rsid w:val="00E11569"/>
    <w:rsid w:val="00E213EE"/>
    <w:rsid w:val="00E254CF"/>
    <w:rsid w:val="00E30201"/>
    <w:rsid w:val="00E510A6"/>
    <w:rsid w:val="00E5148B"/>
    <w:rsid w:val="00E57B97"/>
    <w:rsid w:val="00E626E2"/>
    <w:rsid w:val="00E72A44"/>
    <w:rsid w:val="00E811E8"/>
    <w:rsid w:val="00EB5521"/>
    <w:rsid w:val="00EC5246"/>
    <w:rsid w:val="00EC6E1E"/>
    <w:rsid w:val="00ED78ED"/>
    <w:rsid w:val="00ED7EE2"/>
    <w:rsid w:val="00EE69D6"/>
    <w:rsid w:val="00EF2802"/>
    <w:rsid w:val="00F0092D"/>
    <w:rsid w:val="00F02BFC"/>
    <w:rsid w:val="00F03881"/>
    <w:rsid w:val="00F04EC0"/>
    <w:rsid w:val="00F051FB"/>
    <w:rsid w:val="00F13EE1"/>
    <w:rsid w:val="00F14799"/>
    <w:rsid w:val="00F74886"/>
    <w:rsid w:val="00FB2B38"/>
    <w:rsid w:val="00FE13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0F9271F2"/>
  <w15:docId w15:val="{DCAD870E-574E-4599-94E0-E2027268B1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rsid w:val="007346F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rsid w:val="007346F6"/>
    <w:rPr>
      <w:sz w:val="18"/>
      <w:szCs w:val="18"/>
    </w:rPr>
  </w:style>
  <w:style w:type="paragraph" w:styleId="a5">
    <w:name w:val="footer"/>
    <w:basedOn w:val="a"/>
    <w:link w:val="a6"/>
    <w:rsid w:val="007346F6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rsid w:val="007346F6"/>
    <w:rPr>
      <w:sz w:val="18"/>
      <w:szCs w:val="18"/>
    </w:rPr>
  </w:style>
  <w:style w:type="character" w:styleId="a7">
    <w:name w:val="annotation reference"/>
    <w:basedOn w:val="a0"/>
    <w:rsid w:val="00D313B2"/>
    <w:rPr>
      <w:sz w:val="21"/>
      <w:szCs w:val="21"/>
    </w:rPr>
  </w:style>
  <w:style w:type="paragraph" w:styleId="a8">
    <w:name w:val="annotation text"/>
    <w:basedOn w:val="a"/>
    <w:link w:val="a9"/>
    <w:rsid w:val="00D313B2"/>
  </w:style>
  <w:style w:type="character" w:customStyle="1" w:styleId="a9">
    <w:name w:val="批注文字 字符"/>
    <w:basedOn w:val="a0"/>
    <w:link w:val="a8"/>
    <w:rsid w:val="00D313B2"/>
    <w:rPr>
      <w:sz w:val="24"/>
      <w:szCs w:val="24"/>
    </w:rPr>
  </w:style>
  <w:style w:type="paragraph" w:styleId="aa">
    <w:name w:val="annotation subject"/>
    <w:basedOn w:val="a8"/>
    <w:next w:val="a8"/>
    <w:link w:val="ab"/>
    <w:rsid w:val="00D313B2"/>
    <w:rPr>
      <w:b/>
      <w:bCs/>
    </w:rPr>
  </w:style>
  <w:style w:type="character" w:customStyle="1" w:styleId="ab">
    <w:name w:val="批注主题 字符"/>
    <w:basedOn w:val="a9"/>
    <w:link w:val="aa"/>
    <w:rsid w:val="00D313B2"/>
    <w:rPr>
      <w:b/>
      <w:bCs/>
      <w:sz w:val="24"/>
      <w:szCs w:val="24"/>
    </w:rPr>
  </w:style>
  <w:style w:type="paragraph" w:styleId="ac">
    <w:name w:val="Balloon Text"/>
    <w:basedOn w:val="a"/>
    <w:link w:val="ad"/>
    <w:rsid w:val="00D313B2"/>
    <w:rPr>
      <w:sz w:val="18"/>
      <w:szCs w:val="18"/>
    </w:rPr>
  </w:style>
  <w:style w:type="character" w:customStyle="1" w:styleId="ad">
    <w:name w:val="批注框文本 字符"/>
    <w:basedOn w:val="a0"/>
    <w:link w:val="ac"/>
    <w:rsid w:val="00D313B2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CF33C7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CF33C7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CF33C7"/>
    <w:pPr>
      <w:jc w:val="both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CF33C7"/>
    <w:rPr>
      <w:noProof/>
      <w:sz w:val="24"/>
      <w:szCs w:val="24"/>
    </w:rPr>
  </w:style>
  <w:style w:type="character" w:styleId="ae">
    <w:name w:val="Hyperlink"/>
    <w:basedOn w:val="a0"/>
    <w:unhideWhenUsed/>
    <w:rsid w:val="0000594B"/>
    <w:rPr>
      <w:color w:val="0000FF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00594B"/>
    <w:rPr>
      <w:color w:val="605E5C"/>
      <w:shd w:val="clear" w:color="auto" w:fill="E1DFDD"/>
    </w:rPr>
  </w:style>
  <w:style w:type="paragraph" w:styleId="af">
    <w:name w:val="Revision"/>
    <w:hidden/>
    <w:uiPriority w:val="99"/>
    <w:semiHidden/>
    <w:rsid w:val="00B55700"/>
    <w:rPr>
      <w:sz w:val="24"/>
      <w:szCs w:val="24"/>
    </w:rPr>
  </w:style>
  <w:style w:type="paragraph" w:styleId="af0">
    <w:name w:val="List Paragraph"/>
    <w:basedOn w:val="a"/>
    <w:uiPriority w:val="34"/>
    <w:qFormat/>
    <w:rsid w:val="00C51F16"/>
    <w:pPr>
      <w:spacing w:after="200" w:line="276" w:lineRule="auto"/>
      <w:ind w:firstLineChars="200" w:firstLine="420"/>
    </w:pPr>
    <w:rPr>
      <w:rFonts w:ascii="Calibri" w:eastAsia="宋体" w:hAnsi="Calibri"/>
      <w:sz w:val="22"/>
      <w:szCs w:val="22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3106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099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3495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training.cochrane.org/handbook" TargetMode="External"/><Relationship Id="rId13" Type="http://schemas.openxmlformats.org/officeDocument/2006/relationships/image" Target="media/image5.tmp"/><Relationship Id="rId1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4.tmp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8.tmp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tmp"/><Relationship Id="rId5" Type="http://schemas.openxmlformats.org/officeDocument/2006/relationships/footnotes" Target="footnotes.xml"/><Relationship Id="rId15" Type="http://schemas.openxmlformats.org/officeDocument/2006/relationships/image" Target="media/image7.tmp"/><Relationship Id="rId10" Type="http://schemas.openxmlformats.org/officeDocument/2006/relationships/image" Target="media/image2.tmp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1.tmp"/><Relationship Id="rId14" Type="http://schemas.openxmlformats.org/officeDocument/2006/relationships/image" Target="media/image6.tmp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8828DEC-0921-4C38-84A8-EED0705157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4</Pages>
  <Words>8590</Words>
  <Characters>48967</Characters>
  <Application>Microsoft Office Word</Application>
  <DocSecurity>0</DocSecurity>
  <Lines>408</Lines>
  <Paragraphs>1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4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Liansheng Ma</cp:lastModifiedBy>
  <cp:revision>2</cp:revision>
  <dcterms:created xsi:type="dcterms:W3CDTF">2022-02-16T02:41:00Z</dcterms:created>
  <dcterms:modified xsi:type="dcterms:W3CDTF">2022-02-16T02:41:00Z</dcterms:modified>
</cp:coreProperties>
</file>